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3738D0FC" w:rsidR="00C67A19" w:rsidRDefault="00C67A19" w:rsidP="001408E7">
      <w:pPr>
        <w:spacing w:line="480" w:lineRule="auto"/>
      </w:pPr>
      <w:r>
        <w:t>Eric R. Scott, Ji-Peng Wei, Xin Li, Colin M. Orians</w:t>
      </w:r>
      <w:r w:rsidR="0025273A">
        <w:t>, Wen-Yan Han</w:t>
      </w:r>
    </w:p>
    <w:p w14:paraId="4E530EEA" w14:textId="70F3666E" w:rsidR="00C67A19" w:rsidRDefault="001408E7" w:rsidP="009623BC">
      <w:pPr>
        <w:pStyle w:val="Heading1"/>
        <w:spacing w:line="480" w:lineRule="auto"/>
      </w:pPr>
      <w:r>
        <w:t>Abstract</w:t>
      </w:r>
    </w:p>
    <w:p w14:paraId="44AD7615" w14:textId="7A780C28" w:rsidR="001408E7" w:rsidRPr="008113F0" w:rsidRDefault="008113F0" w:rsidP="009623BC">
      <w:pPr>
        <w:spacing w:line="480" w:lineRule="auto"/>
        <w:rPr>
          <w:i/>
          <w:iCs/>
        </w:rPr>
      </w:pPr>
      <w:r>
        <w:t>Climate change is predicted to impact insect herbivores and their host plants through increases in mean annual temperature and changes in annual precipitation.  However, weather is also predicted to become more variable over time, so integrating the effects of climate on growth rates over years may not be appropriate, especially for organisms with multiple generations per year.  Additionally, the effects of temperature and precipitation may differ between insect herbivores and their host plants and have the potential for delayed effects. We investigate the effects of daily changes in temperature and precipitation on the growth rate of tea (</w:t>
      </w:r>
      <w:r>
        <w:rPr>
          <w:i/>
          <w:iCs/>
        </w:rPr>
        <w:t xml:space="preserve">Camellia </w:t>
      </w:r>
      <w:r w:rsidRPr="008113F0">
        <w:rPr>
          <w:i/>
          <w:iCs/>
        </w:rPr>
        <w:t>sinensis</w:t>
      </w:r>
      <w:r>
        <w:t>) and a widespread, multivoltine tea pest, the tea green leafhopper (</w:t>
      </w:r>
      <w:r>
        <w:rPr>
          <w:i/>
          <w:iCs/>
        </w:rPr>
        <w:t>Empoasca onukii</w:t>
      </w:r>
      <w:r>
        <w:t xml:space="preserve">) in a field study in Fujian Province, China in June and July 2017.  </w:t>
      </w:r>
      <w:r w:rsidR="009623BC">
        <w:t xml:space="preserve">Although </w:t>
      </w:r>
      <w:r w:rsidR="009623BC">
        <w:rPr>
          <w:i/>
          <w:iCs/>
        </w:rPr>
        <w:t xml:space="preserve">E. </w:t>
      </w:r>
      <w:r w:rsidR="009623BC" w:rsidRPr="009623BC">
        <w:rPr>
          <w:i/>
          <w:iCs/>
        </w:rPr>
        <w:t>onukii</w:t>
      </w:r>
      <w:r w:rsidR="009623BC">
        <w:t xml:space="preserve"> is often considered a pest, some tea farms, including the one in our study, appreciate and encourage </w:t>
      </w:r>
      <w:r w:rsidR="009623BC">
        <w:rPr>
          <w:i/>
          <w:iCs/>
        </w:rPr>
        <w:t xml:space="preserve">E. </w:t>
      </w:r>
      <w:r w:rsidR="009623BC" w:rsidRPr="009623BC">
        <w:rPr>
          <w:i/>
          <w:iCs/>
        </w:rPr>
        <w:t>onukii</w:t>
      </w:r>
      <w:r w:rsidR="009623BC">
        <w:t xml:space="preserve"> herbivory, which induces the production of volatiles by the tea plant and improves tea quality. Our results indicate that t</w:t>
      </w:r>
      <w:r w:rsidR="009623BC" w:rsidRPr="009623BC">
        <w:t>ea</w:t>
      </w:r>
      <w:r w:rsidR="009623BC">
        <w:t xml:space="preserve"> shoot growth was improved under warm, dry conditions but leafhopper density was highest under cool wet conditions. </w:t>
      </w:r>
      <w:r>
        <w:t xml:space="preserve">Precipitation had a stronger effect on both tea shoot growth and leafhopper density compared to temperature.  </w:t>
      </w:r>
      <w:r w:rsidR="009623BC">
        <w:t xml:space="preserve">Furthermore, the effects of weather on tea shoot growth were essentially immediate, while </w:t>
      </w:r>
      <w:r w:rsidR="009623BC">
        <w:lastRenderedPageBreak/>
        <w:t>there was evidence of only lagged effects of temperature and both immediate and lagged effects of precipitation on leafhopper density.  The delayed effects of weather may be an indication that earlier, less detectible life stages (i.e. eggs and early instar nymphs) may be more susceptible to desiccation. Although average yearly warming is expected to benefit insect pests, especially those that are multivoltine, our results show that within a growing season, cool wet conditions benefit the tea green leafhopper most.</w:t>
      </w:r>
    </w:p>
    <w:p w14:paraId="62DC835D" w14:textId="68A8A175" w:rsidR="00C52A40" w:rsidRPr="00C52A40" w:rsidRDefault="00C67A19" w:rsidP="00C52A40">
      <w:pPr>
        <w:pStyle w:val="Heading1"/>
        <w:spacing w:line="480" w:lineRule="auto"/>
      </w:pPr>
      <w:r>
        <w:t>Introduction</w:t>
      </w:r>
    </w:p>
    <w:p w14:paraId="4D845942" w14:textId="367898B2" w:rsidR="00802138" w:rsidRDefault="00727FD8" w:rsidP="001408E7">
      <w:pPr>
        <w:spacing w:line="480" w:lineRule="auto"/>
        <w:ind w:firstLine="720"/>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r w:rsidR="00630D1D">
        <w:t xml:space="preserve">Because insects are poikilotherms, </w:t>
      </w:r>
      <w:r w:rsidR="00B37D72">
        <w:t>changes in temperature are</w:t>
      </w:r>
      <w:r w:rsidR="00CD20AE">
        <w:t xml:space="preserve"> particularly</w:t>
      </w:r>
      <w:r w:rsidR="00B37D72">
        <w:t xml:space="preserve"> likely</w:t>
      </w:r>
      <w:r w:rsidR="00B70D84">
        <w:t xml:space="preserve"> </w:t>
      </w:r>
      <w:r w:rsidR="00B37D72">
        <w:t xml:space="preserve">to </w:t>
      </w:r>
      <w:r w:rsidR="003A563E">
        <w:t>a</w:t>
      </w:r>
      <w:r w:rsidR="00B37D72">
        <w:t xml:space="preserve">ffect </w:t>
      </w:r>
      <w:r w:rsidR="00B70D84">
        <w:t>insects directly</w:t>
      </w:r>
      <w:r w:rsidR="00F03406">
        <w:t xml:space="preserve"> by altering metabolic rates</w:t>
      </w:r>
      <w:r w:rsidR="00B70D84">
        <w:t xml:space="preserve"> </w:t>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F03406">
        <w:t>For example, a</w:t>
      </w:r>
      <w:r w:rsidR="008C32EB">
        <w:t>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t xml:space="preserve"> the latitudinal ranges </w:t>
      </w:r>
      <w:r w:rsidR="00272011">
        <w:t xml:space="preserve">and populations </w:t>
      </w:r>
      <w:r>
        <w:t xml:space="preserve">of </w:t>
      </w:r>
      <w:r w:rsidR="00272011">
        <w:t xml:space="preserve">some </w:t>
      </w:r>
      <w:r>
        <w:t xml:space="preserve">agricultural pests </w:t>
      </w:r>
      <w:r>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fldChar w:fldCharType="separate"/>
      </w:r>
      <w:r w:rsidR="002F0F7B" w:rsidRPr="002F0F7B">
        <w:rPr>
          <w:noProof/>
        </w:rPr>
        <w:t>(Bebber et al., 2013; Macgregor et al., 2019; Porter et al., 1991)</w:t>
      </w:r>
      <w:r>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w:t>
      </w:r>
      <w:r w:rsidR="00272011">
        <w:lastRenderedPageBreak/>
        <w:t>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w:t>
      </w:r>
    </w:p>
    <w:p w14:paraId="7D36A52B" w14:textId="16181B37" w:rsidR="00727FD8" w:rsidRDefault="00727FD8" w:rsidP="001408E7">
      <w:pPr>
        <w:spacing w:line="480" w:lineRule="auto"/>
        <w:ind w:firstLine="720"/>
      </w:pPr>
      <w:r>
        <w:t>Changes in precipitation</w:t>
      </w:r>
      <w:r w:rsidR="00B70D84">
        <w:t>, on the other hand,</w:t>
      </w:r>
      <w:r w:rsidR="00C772A4">
        <w:t xml:space="preserve"> are less uniform across the globe</w:t>
      </w:r>
      <w:r w:rsidR="00446466">
        <w:t>,</w:t>
      </w:r>
      <w:r w:rsidR="00C772A4">
        <w:t xml:space="preserv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w:t>
      </w:r>
      <w:r w:rsidR="0024343D">
        <w:t>Dry</w:t>
      </w:r>
      <w:r w:rsidR="000F4814">
        <w:t xml:space="preserve"> conditions </w:t>
      </w:r>
      <w:r w:rsidR="00802138">
        <w:t>can</w:t>
      </w:r>
      <w:r w:rsidR="000F4814">
        <w:t xml:space="preserve"> lead to increases in insect mortality due to</w:t>
      </w:r>
      <w:r>
        <w:t xml:space="preserve"> desiccation</w:t>
      </w:r>
      <w:r w:rsidR="000F4814">
        <w:t>,</w:t>
      </w:r>
      <w:r>
        <w:t xml:space="preserve"> </w:t>
      </w:r>
      <w:r w:rsidR="000F4814">
        <w:t>so in dry habitats,</w:t>
      </w:r>
      <w:r>
        <w:t xml:space="preserve"> increase</w:t>
      </w:r>
      <w:r w:rsidR="003B7CA8">
        <w:t>d</w:t>
      </w:r>
      <w:r>
        <w:t xml:space="preserve"> precipitation may result in increases in herbivore populations </w:t>
      </w:r>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r>
        <w:t>.</w:t>
      </w:r>
      <w:r w:rsidR="00581BC5">
        <w:t xml:space="preserve"> In tropical climates, where climate change is resulting in increasing frequency and severity of drought, insects may be at greater risk of desiccation over time </w:t>
      </w:r>
      <w:r w:rsidR="00581BC5">
        <w:fldChar w:fldCharType="begin" w:fldLock="1"/>
      </w:r>
      <w:r w:rsidR="00581BC5">
        <w:instrText>ADDIN CSL_CITATION {"citationItems":[{"id":"ITEM-1","itemData":{"DOI":"10.1002/ece3.2355","ISSN":"20457758","abstract":"Desiccation resistance, the ability of an organism to reduce water loss, is an essential trait in arid habitats. Drought frequency in tropical regions is predicted to increase with climate change, and small ectotherms are often under a strong desiccation risk. We tested hypotheses regarding the underexplored desiccation potential of tropical insects. We measured desiccation resistance in 82 ant species from a Panama rainforest by recording the time ants can survive desiccation stress. Species' desiccation resistance ranged from 0.7 h to 97.9 h. We tested the desiccation adaptation hypothesis, which predicts higher desiccation resistance in habitats with higher vapor pressure deficit (VPD) – the drying power of the air. In a Panama rainforest, canopy microclimates averaged a VPD of 0.43 kPa, compared to a VPD of 0.05 kPa in the understory. Canopy ants averaged desiccation resistances 2.8 times higher than the understory ants. We tested a number of mechanisms to account for desiccation resistance. Smaller insects should desiccate faster given their higher surface area to volume ratio. Desiccation resistance increased with ant mass, and canopy ants averaged 16% heavier than the understory ants. A second way to increase desiccation resistance is to carry more water. Water content was on average 2.5% higher in canopy ants, but total water content was not a good predictor of ant desiccation resistance or critical thermal maximum (CTmax), a measure of an ant's thermal tolerance. In canopy ants, desiccation resistance and CTmax were inversely related, suggesting a tradeoff, while the two were positively correlated in understory ants. This is the first community level test of desiccation adaptation hypothesis in tropical insects. Tropical forests do contain desiccation-resistant species, and while we cannot predict those simply based on their body size, high levels of desiccation resistance are always associated with the tropical canopy.","author":[{"dropping-particle":"","family":"Bujan","given":"Jelena","non-dropping-particle":"","parse-names":false,"suffix":""},{"dropping-particle":"","family":"Yanoviak","given":"Stephen P.","non-dropping-particle":"","parse-names":false,"suffix":""},{"dropping-particle":"","family":"Kaspari","given":"Michael","non-dropping-particle":"","parse-names":false,"suffix":""}],"container-title":"Ecology and Evolution","id":"ITEM-1","issue":"17","issued":{"date-parts":[["2016","9","1"]]},"page":"6282-6291","publisher":"John Wiley and Sons Ltd","title":"Desiccation resistance in tropical insects: causes and mechanisms underlying variability in a Panama ant community","type":"article-journal","volume":"6"},"uris":["http://www.mendeley.com/documents/?uuid=e3df29e7-c6cd-3cf5-bf5a-397313196d2b"]}],"mendeley":{"formattedCitation":"(Bujan et al., 2016)","plainTextFormattedCitation":"(Bujan et al., 2016)","previouslyFormattedCitation":"(Bujan et al., 2016)"},"properties":{"noteIndex":0},"schema":"https://github.com/citation-style-language/schema/raw/master/csl-citation.json"}</w:instrText>
      </w:r>
      <w:r w:rsidR="00581BC5">
        <w:fldChar w:fldCharType="separate"/>
      </w:r>
      <w:r w:rsidR="00581BC5" w:rsidRPr="00581BC5">
        <w:rPr>
          <w:noProof/>
        </w:rPr>
        <w:t>(Bujan et al., 2016)</w:t>
      </w:r>
      <w:r w:rsidR="00581BC5">
        <w:fldChar w:fldCharType="end"/>
      </w:r>
      <w:r w:rsidR="00581BC5">
        <w:t xml:space="preserve">. </w:t>
      </w:r>
      <w:proofErr w:type="spellStart"/>
      <w:r w:rsidR="00581BC5">
        <w:t>Espeset</w:t>
      </w:r>
      <w:proofErr w:type="spellEnd"/>
      <w:r w:rsidR="00581BC5">
        <w:t xml:space="preserve"> et al. </w:t>
      </w:r>
      <w:r w:rsidR="00581BC5">
        <w:fldChar w:fldCharType="begin" w:fldLock="1"/>
      </w:r>
      <w:r w:rsidR="00581BC5">
        <w:instrText>ADDIN CSL_CITATION {"citationItems":[{"id":"ITEM-1","itemData":{"DOI":"10.1007/s00442-016-3600-y","ISSN":"0029-8549","abstract":"Migratory animals pose unique challenges for conservation biologists, and we have much to learn about how migratory species respond to drivers of global change. Research has cast doubt on the stability of the eastern monarch butterfly (Danaus plexippus) population in North America, but the western monarchs have not been as intensively examined. Using a Bayesian hierarchical model, sightings of western monarchs over approximately 40 years were investigated using summer flight records from ten sites along an elevational transect in Northern California. Multiple weather variables were examined, including local and regional temperature and precipitation. Population trends from the ten focal sites and a subset of western overwintering sites were compared to summer and overwintering data from the eastern migration. Records showed western overwintering grounds and western breeding grounds had negative trends over time, with declines concentrated early in the breeding season, which were potentially more severe than in the eastern population. Temporal variation in the western monarch also appears to be largely independent of (uncorrelated with) the dynamics in the east. For our focal sites, warmer temperatures had positive effects during winter and spring, and precipitation had a positive effect during spring. These climatic associations add to our understanding of biotic-abiotic interactions in a migratory butterfly, but shifting climatic conditions do not explain the overall, long-term, negative population trajectory observed in our data.","author":[{"dropping-particle":"","family":"Espeset","given":"Anne E.","non-dropping-particle":"","parse-names":false,"suffix":""},{"dropping-particle":"","family":"Harrison","given":"Joshua G.","non-dropping-particle":"","parse-names":false,"suffix":""},{"dropping-particle":"","family":"Shapiro","given":"Arthur M.","non-dropping-particle":"","parse-names":false,"suffix":""},{"dropping-particle":"","family":"Nice","given":"Chris C.","non-dropping-particle":"","parse-names":false,"suffix":""},{"dropping-particle":"","family":"Thorne","given":"James H.","non-dropping-particle":"","parse-names":false,"suffix":""},{"dropping-particle":"","family":"Waetjen","given":"David P.","non-dropping-particle":"","parse-names":false,"suffix":""},{"dropping-particle":"","family":"Fordyce","given":"James A.","non-dropping-particle":"","parse-names":false,"suffix":""},{"dropping-particle":"","family":"Forister","given":"Matthew L.","non-dropping-particle":"","parse-names":false,"suffix":""}],"container-title":"Oecologia","id":"ITEM-1","issue":"3","issued":{"date-parts":[["2016","7","21"]]},"page":"819-830","publisher":"Springer Verlag","title":"Understanding a migratory species in a changing world: climatic effects and demographic declines in the western monarch revealed by four decades of intensive monitoring","type":"article-journal","volume":"181"},"suppress-author":1,"uris":["http://www.mendeley.com/documents/?uuid=4296cd98-edc8-30c3-a819-b861201aa8c4"]}],"mendeley":{"formattedCitation":"(2016)","plainTextFormattedCitation":"(2016)","previouslyFormattedCitation":"(2016)"},"properties":{"noteIndex":0},"schema":"https://github.com/citation-style-language/schema/raw/master/csl-citation.json"}</w:instrText>
      </w:r>
      <w:r w:rsidR="00581BC5">
        <w:fldChar w:fldCharType="separate"/>
      </w:r>
      <w:r w:rsidR="00581BC5" w:rsidRPr="00581BC5">
        <w:rPr>
          <w:noProof/>
        </w:rPr>
        <w:t>(2016)</w:t>
      </w:r>
      <w:r w:rsidR="00581BC5">
        <w:fldChar w:fldCharType="end"/>
      </w:r>
      <w:r w:rsidR="00581BC5">
        <w:t xml:space="preserve"> found that the western population of monarch butterflies in North America benefitted from warm, wet springs. </w:t>
      </w:r>
      <w:r w:rsidR="000F4814">
        <w:t>However,</w:t>
      </w:r>
      <w:r w:rsidR="00581BC5">
        <w:t xml:space="preserve"> </w:t>
      </w:r>
      <w:r w:rsidR="000F4814">
        <w:t>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5A6B603A" w14:textId="5A88E52C" w:rsidR="00633DAF" w:rsidRDefault="00581BC5" w:rsidP="001408E7">
      <w:pPr>
        <w:spacing w:line="480" w:lineRule="auto"/>
        <w:ind w:firstLine="720"/>
      </w:pPr>
      <w:r>
        <w:t>Because t</w:t>
      </w:r>
      <w:r w:rsidR="00633DAF">
        <w:t xml:space="preserve">he temperature optima of </w:t>
      </w:r>
      <w:r w:rsidR="00CD20AE">
        <w:t>insect</w:t>
      </w:r>
      <w:r>
        <w:t xml:space="preserve">s and plants are likely to </w:t>
      </w:r>
      <w:r w:rsidR="00CD20AE">
        <w:t>differ</w:t>
      </w:r>
      <w:r>
        <w:t xml:space="preserve">, warming has the potential to have different impacts on plants and their insect herbivores culminating in predicted increases in rates of herbivory </w:t>
      </w:r>
      <w:r w:rsidR="00633DAF">
        <w:fldChar w:fldCharType="begin" w:fldLock="1"/>
      </w:r>
      <w:r>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104/pp.112.204750","ISBN":"1532-2548 (Electronic)\\r0032-0889 (Linking)","ISSN":"00320889","PMID":"22972704","abstract":"Elevated CO2 and temperature are altering the interactions between plants and insects with important implications for food security and natural ecosystems. Ecologically, the acceleration of plant phenology by warming is generating mismatches between plants and insects.","author":[{"dropping-particle":"","family":"DeLucia","given":"Evan H","non-dropping-particle":"","parse-names":false,"suffix":""},{"dropping-particle":"","family":"Nabity","given":"Paul D","non-dropping-particle":"","parse-names":false,"suffix":""},{"dropping-particle":"","family":"Zavala","given":"Jorge A","non-dropping-particle":"","parse-names":false,"suffix":""},{"dropping-particle":"","family":"Berenbaum","given":"May R","non-dropping-particle":"","parse-names":false,"suffix":""}],"container-title":"Plant Physiology","id":"ITEM-2","issue":"4","issued":{"date-parts":[["2012","12","1"]]},"page":"1677-1685","title":"Climate change: Resetting plant-insect interactions","type":"article-journal","volume":"160"},"uris":["http://www.mendeley.com/documents/?uuid=39a02a4f-f88f-384e-8e34-7cb86602b204"]}],"mendeley":{"formattedCitation":"(Berggren et al., 2009; DeLucia et al., 2012)","plainTextFormattedCitation":"(Berggren et al., 2009; DeLucia et al., 2012)","previouslyFormattedCitation":"(Berggren et al., 2009; DeLucia et al., 2012)"},"properties":{"noteIndex":0},"schema":"https://github.com/citation-style-language/schema/raw/master/csl-citation.json"}</w:instrText>
      </w:r>
      <w:r w:rsidR="00633DAF">
        <w:fldChar w:fldCharType="separate"/>
      </w:r>
      <w:r w:rsidRPr="00581BC5">
        <w:rPr>
          <w:noProof/>
        </w:rPr>
        <w:t>(Berggren et al., 2009; DeLucia et al., 2012)</w:t>
      </w:r>
      <w:r w:rsidR="00633DAF">
        <w:fldChar w:fldCharType="end"/>
      </w:r>
      <w:r w:rsidR="00633DAF">
        <w:t xml:space="preserve">. </w:t>
      </w:r>
      <w:r w:rsidR="00712230">
        <w:t>Although some degree of warming may improve plant growth, i</w:t>
      </w:r>
      <w:r w:rsidR="00633DAF">
        <w:t>nsect</w:t>
      </w:r>
      <w:r w:rsidR="00C82FF4">
        <w:t xml:space="preserve"> populations </w:t>
      </w:r>
      <w:r w:rsidR="00633DAF">
        <w:t xml:space="preserve">are predicted to benefit more from high temperatures than </w:t>
      </w:r>
      <w:r w:rsidR="00CD20AE">
        <w:t xml:space="preserve">their host </w:t>
      </w:r>
      <w:r w:rsidR="00633DAF">
        <w:t>plants</w:t>
      </w:r>
      <w:r w:rsidR="00712230">
        <w:t>. At high temperatures that are beneficial to herbivores, plants are likely to experience increased respiration and decreased photosynthetic efficiency due to photorespiration</w:t>
      </w:r>
      <w:r w:rsidR="00BB50CC">
        <w:t xml:space="preserve">, thus decreasing their growth rate relative to their insect herbivores </w:t>
      </w:r>
      <w:r w:rsidR="00BB50CC">
        <w:fldChar w:fldCharType="begin" w:fldLock="1"/>
      </w:r>
      <w:r w:rsidR="00BB50CC">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BB50CC">
        <w:fldChar w:fldCharType="separate"/>
      </w:r>
      <w:r w:rsidR="00BB50CC" w:rsidRPr="00BB50CC">
        <w:rPr>
          <w:noProof/>
        </w:rPr>
        <w:t>(Berggren et al., 2009)</w:t>
      </w:r>
      <w:r w:rsidR="00BB50CC">
        <w:fldChar w:fldCharType="end"/>
      </w:r>
      <w:r w:rsidR="00BB50CC">
        <w:t>.</w:t>
      </w:r>
      <w:r w:rsidR="00712230">
        <w:t xml:space="preserve"> Because many herbivores feed exclusively on </w:t>
      </w:r>
      <w:r w:rsidR="00712230">
        <w:lastRenderedPageBreak/>
        <w:t>developing plant tissue, high temperatures may increase herbivory as a combined function of increased herbivore densities and either increased rates of leaf maturation or decreased plant growth</w:t>
      </w:r>
      <w:r w:rsidR="00BB50CC">
        <w:t>, both of which would reduce availability of young leaves</w:t>
      </w:r>
      <w:r w:rsidR="00712230">
        <w:t xml:space="preserve"> </w:t>
      </w:r>
      <w:r w:rsidR="00712230">
        <w:fldChar w:fldCharType="begin" w:fldLock="1"/>
      </w:r>
      <w:r w:rsidR="00BB50CC">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712230">
        <w:fldChar w:fldCharType="separate"/>
      </w:r>
      <w:r w:rsidR="00712230" w:rsidRPr="00712230">
        <w:rPr>
          <w:noProof/>
        </w:rPr>
        <w:t>(Bale et al., 2002; Berggren et al., 2009)</w:t>
      </w:r>
      <w:r w:rsidR="00712230">
        <w:fldChar w:fldCharType="end"/>
      </w:r>
      <w:r w:rsidR="00712230">
        <w:t>.</w:t>
      </w:r>
    </w:p>
    <w:p w14:paraId="30CDC9EE" w14:textId="1B34086F" w:rsidR="00CD20AE" w:rsidRDefault="00CD20AE" w:rsidP="00CD20AE">
      <w:pPr>
        <w:spacing w:line="480" w:lineRule="auto"/>
        <w:ind w:firstLine="720"/>
      </w:pPr>
      <w:r>
        <w:t>For organisms</w:t>
      </w:r>
      <w:r w:rsidR="00343B4B">
        <w:t xml:space="preserve"> with long lifespans,</w:t>
      </w:r>
      <w:r>
        <w:t xml:space="preserve"> it is difficult to study effects of climate change on </w:t>
      </w:r>
      <w:r w:rsidR="00343B4B">
        <w:t xml:space="preserve">their </w:t>
      </w:r>
      <w:r>
        <w:t xml:space="preserve">abundance. However, multivoltine insects may offer an opportunity to study the effects of changes in temperature and precipitation over a shorter time scale. Multivoltine insects complete multiple generations per season, with each generation experiencing a unique climate history. Multivoltine insects are predicted to benefit from climate change because of the potential to add additional generations due to advancing phenology  </w:t>
      </w:r>
      <w:r>
        <w:fldChar w:fldCharType="begin" w:fldLock="1"/>
      </w:r>
      <w:r>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fldChar w:fldCharType="separate"/>
      </w:r>
      <w:r w:rsidRPr="00C772A4">
        <w:rPr>
          <w:noProof/>
        </w:rPr>
        <w:t>(Bale et al., 2002; Kerr et al., 2019; Macgregor et al., 2019; Tobin et al., 2008)</w:t>
      </w:r>
      <w:r>
        <w:fldChar w:fldCharType="end"/>
      </w:r>
      <w:r>
        <w:t xml:space="preserve">. However, weather conditions within a year may affect the abundance of multivoltine insects independently from mean yearly trends in temperature and precipitation. For example, </w:t>
      </w:r>
      <w:r w:rsidR="00343B4B">
        <w:t>although the arrival date of the migratory crop pest, the potato leafhopper (</w:t>
      </w:r>
      <w:r w:rsidR="00343B4B">
        <w:rPr>
          <w:i/>
          <w:iCs/>
        </w:rPr>
        <w:t xml:space="preserve">Empoasca </w:t>
      </w:r>
      <w:proofErr w:type="spellStart"/>
      <w:r w:rsidR="00343B4B" w:rsidRPr="00343B4B">
        <w:t>fabae</w:t>
      </w:r>
      <w:proofErr w:type="spellEnd"/>
      <w:r w:rsidR="00343B4B">
        <w:t xml:space="preserve">) has been advancing with warming temperatures (-3 days per ºC), the arrival date had less of an impact on crop infestation than within-season temperatures </w:t>
      </w:r>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lt;i&gt;Empoasca fabae&lt;/i&gt;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r>
        <w:t xml:space="preserve">. </w:t>
      </w:r>
      <w:r w:rsidR="00343B4B">
        <w:t>For multivoltine organisms, focusing on changes in mean annual temperature and precipitation</w:t>
      </w:r>
      <w:r>
        <w:t xml:space="preserve"> aggregat</w:t>
      </w:r>
      <w:r w:rsidR="00343B4B">
        <w:t xml:space="preserve">es </w:t>
      </w:r>
      <w:r>
        <w:t xml:space="preserve">across </w:t>
      </w:r>
      <w:r w:rsidR="00343B4B">
        <w:t xml:space="preserve">multiple generations, and </w:t>
      </w:r>
      <w:r>
        <w:t xml:space="preserve">we lose information on responses to weather at </w:t>
      </w:r>
      <w:r w:rsidR="00343B4B">
        <w:t xml:space="preserve">more appropriate </w:t>
      </w:r>
      <w:r>
        <w:t xml:space="preserve">time </w:t>
      </w:r>
      <w:r w:rsidR="00343B4B">
        <w:t>scales.</w:t>
      </w:r>
      <w:r>
        <w:t xml:space="preserve"> </w:t>
      </w:r>
    </w:p>
    <w:p w14:paraId="2FD090A6" w14:textId="41943BAF" w:rsidR="001850A8" w:rsidRDefault="00A7169B" w:rsidP="000B7B26">
      <w:pPr>
        <w:spacing w:line="480" w:lineRule="auto"/>
        <w:ind w:firstLine="720"/>
      </w:pPr>
      <w:r>
        <w:t>Tea (</w:t>
      </w:r>
      <w:r>
        <w:rPr>
          <w:i/>
          <w:iCs/>
        </w:rPr>
        <w:t xml:space="preserve">Camellia </w:t>
      </w:r>
      <w:r w:rsidRPr="00A7169B">
        <w:t>sinensis</w:t>
      </w:r>
      <w:r>
        <w:t xml:space="preserve">) is a long-lived perennial crop cultivated in sub-tropical regions predicted to be severely impacted by climate change </w:t>
      </w:r>
      <w:r>
        <w:fldChar w:fldCharType="begin" w:fldLock="1"/>
      </w:r>
      <w:r w:rsidR="004B269D">
        <w:instrText>ADDIN CSL_CITATION {"citationItems":[{"id":"ITEM-1","itemData":{"author":[{"dropping-particle":"","family":"IPCC","given":"","non-dropping-particle":"","parse-names":false,"suffix":""}],"id":"ITEM-1","issued":{"date-parts":[["2014"]]},"publisher-place":"Cambridge, United Kingdom","title":"Climate Change 2014: Impacts, Adaptation, and Vulnerability. Part A: Global and Sectoral Aspects. Contribution of Working Group II to the Fifth Assessment Report of the Intergovernmental Panel on Climate Change","type":"report"},"uris":["http://www.mendeley.com/documents/?uuid=1b9ef5b4-50d8-44aa-b194-71fb8fcf085c"]}],"mendeley":{"formattedCitation":"(IPCC, 2014)","plainTextFormattedCitation":"(IPCC, 2014)","previouslyFormattedCitation":"(IPCC, 2014)"},"properties":{"noteIndex":0},"schema":"https://github.com/citation-style-language/schema/raw/master/csl-citation.json"}</w:instrText>
      </w:r>
      <w:r>
        <w:fldChar w:fldCharType="separate"/>
      </w:r>
      <w:r w:rsidRPr="00A7169B">
        <w:rPr>
          <w:noProof/>
        </w:rPr>
        <w:t>(IPCC, 2014)</w:t>
      </w:r>
      <w:r>
        <w:fldChar w:fldCharType="end"/>
      </w:r>
      <w:r>
        <w:t>.</w:t>
      </w:r>
      <w:r w:rsidR="004B269D">
        <w:t xml:space="preserve"> Insect herbivores attack all parts of the tea plant and can be responsible for up to 55% yield loss </w:t>
      </w:r>
      <w:r w:rsidR="004B269D">
        <w:fldChar w:fldCharType="begin" w:fldLock="1"/>
      </w:r>
      <w:r w:rsidR="004B269D">
        <w:instrText>ADDIN CSL_CITATION {"citationItems":[{"id":"ITEM-1","itemData":{"DOI":"10.1146/annurev.ento.53.103106.093359","ISSN":"0066-4170","abstract":"Globally, 1031 species of arthropods are associated with the intensively managed tea Camellia sinensis (L.) O. Kuntze monoculture. All parts of the plant, leaf, stem, root, flower, and seed, are fed upon by at least one pest species, resulting in an 11%–55% loss in yield if left unchecked. There has been heavy use of organosynthetic pesticides since the 1950s to defend the plant against these pests, leading to rapid conversion of innocuous species into pests, development of resistance, and undesirable pesticide residues in made tea. As a result of importer and consumer concerns, pesticide residues have become a major problem for the tea industry. Integrated pest management (IPM) may help to overcome the overuse of pesticides and subsequent residues. We review the advances made in our understanding of the biology and ecology of major insect and mite pests of tea, host plant resistance, cultural practices, biocontrol measures, and need-based application of botanicals and safer pesticides to understand the p...","author":[{"dropping-particle":"","family":"Hazarika","given":"Lakshmi K.","non-dropping-particle":"","parse-names":false,"suffix":""},{"dropping-particle":"","family":"Bhuyan","given":"Mantu","non-dropping-particle":"","parse-names":false,"suffix":""},{"dropping-particle":"","family":"Hazarika","given":"Budhindra N.","non-dropping-particle":"","parse-names":false,"suffix":""}],"container-title":"Annual Review of Entomology","id":"ITEM-1","issue":"1","issued":{"date-parts":[["2009","1","1"]]},"page":"267-284","publisher":"Annual Reviews","title":"Insect Pests of Tea and Their Management","type":"article-journal","volume":"54"},"uris":["http://www.mendeley.com/documents/?uuid=c70f2471-b1d6-4125-b1c4-b2e02a976ad0"]}],"mendeley":{"formattedCitation":"(Hazarika et al., 2009)","plainTextFormattedCitation":"(Hazarika et al., 2009)","previouslyFormattedCitation":"(Hazarika et al., 2009)"},"properties":{"noteIndex":0},"schema":"https://github.com/citation-style-language/schema/raw/master/csl-citation.json"}</w:instrText>
      </w:r>
      <w:r w:rsidR="004B269D">
        <w:fldChar w:fldCharType="separate"/>
      </w:r>
      <w:r w:rsidR="004B269D" w:rsidRPr="004B269D">
        <w:rPr>
          <w:noProof/>
        </w:rPr>
        <w:t>(Hazarika et al., 2009)</w:t>
      </w:r>
      <w:r w:rsidR="004B269D">
        <w:fldChar w:fldCharType="end"/>
      </w:r>
      <w:r w:rsidR="004B269D">
        <w:t xml:space="preserve">. The tea green leafhopper, </w:t>
      </w:r>
      <w:r w:rsidR="004B269D">
        <w:rPr>
          <w:i/>
          <w:iCs/>
        </w:rPr>
        <w:t>Empoasca onukii</w:t>
      </w:r>
      <w:r w:rsidR="004B269D">
        <w:t>, is a widespread pest on tea</w:t>
      </w:r>
      <w:r w:rsidR="00A537AB">
        <w:t xml:space="preserve"> </w:t>
      </w:r>
      <w:r w:rsidR="00A537AB">
        <w:fldChar w:fldCharType="begin" w:fldLock="1"/>
      </w:r>
      <w:r w:rsidR="00A537A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operties":{"noteIndex":0},"schema":"https://github.com/citation-style-language/schema/raw/master/csl-citation.json"}</w:instrText>
      </w:r>
      <w:r w:rsidR="00A537AB">
        <w:fldChar w:fldCharType="separate"/>
      </w:r>
      <w:r w:rsidR="00A537AB" w:rsidRPr="00A537AB">
        <w:rPr>
          <w:noProof/>
        </w:rPr>
        <w:t>(Jin et al., 2012)</w:t>
      </w:r>
      <w:r w:rsidR="00A537AB">
        <w:fldChar w:fldCharType="end"/>
      </w:r>
      <w:r w:rsidR="004B269D">
        <w:t>. L</w:t>
      </w:r>
      <w:r w:rsidR="006D7D16">
        <w:t xml:space="preserve">ike other </w:t>
      </w:r>
      <w:r w:rsidR="006D7D16" w:rsidRPr="006D7D16">
        <w:rPr>
          <w:i/>
          <w:iCs/>
        </w:rPr>
        <w:lastRenderedPageBreak/>
        <w:t>Empoasca</w:t>
      </w:r>
      <w:r w:rsidR="006D7D16">
        <w:t xml:space="preserve"> species,</w:t>
      </w:r>
      <w:r w:rsidR="00F518D4">
        <w:t xml:space="preserve"> </w:t>
      </w:r>
      <w:r w:rsidR="004B269D">
        <w:rPr>
          <w:i/>
          <w:iCs/>
        </w:rPr>
        <w:t xml:space="preserve">E. onukii </w:t>
      </w:r>
      <w:r w:rsidR="00F518D4">
        <w:t xml:space="preserve">feeds by rupturing cells and ingesting fluids </w:t>
      </w:r>
      <w:r w:rsidR="006D7D16">
        <w:fldChar w:fldCharType="begin" w:fldLock="1"/>
      </w:r>
      <w:r w:rsidR="00712230">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4B269D">
        <w:t xml:space="preserve">Although direct consumption of leaves by </w:t>
      </w:r>
      <w:r w:rsidR="004B269D">
        <w:rPr>
          <w:i/>
          <w:iCs/>
        </w:rPr>
        <w:t xml:space="preserve">E. onukii </w:t>
      </w:r>
      <w:r w:rsidR="004B269D">
        <w:t xml:space="preserve">is minimal, the effects of </w:t>
      </w:r>
      <w:proofErr w:type="spellStart"/>
      <w:r w:rsidR="004B269D">
        <w:t>hopperburn</w:t>
      </w:r>
      <w:proofErr w:type="spellEnd"/>
      <w:r w:rsidR="004B269D">
        <w:rPr>
          <w:i/>
          <w:iCs/>
        </w:rPr>
        <w:t xml:space="preserve"> </w:t>
      </w:r>
      <w:r w:rsidR="004B269D">
        <w:t xml:space="preserve">can reduce tea yields by up to 20% </w:t>
      </w:r>
      <w:r w:rsidR="004B269D">
        <w:fldChar w:fldCharType="begin" w:fldLock="1"/>
      </w:r>
      <w:r w:rsidR="004B269D">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4B269D">
        <w:fldChar w:fldCharType="separate"/>
      </w:r>
      <w:r w:rsidR="004B269D" w:rsidRPr="009824AF">
        <w:rPr>
          <w:noProof/>
        </w:rPr>
        <w:t>(Fu et al., 2014)</w:t>
      </w:r>
      <w:r w:rsidR="004B269D">
        <w:fldChar w:fldCharType="end"/>
      </w:r>
      <w:r w:rsidR="004B269D">
        <w:t xml:space="preserve">. </w:t>
      </w:r>
      <w:r w:rsidR="00F518D4">
        <w:t xml:space="preserve">However, </w:t>
      </w:r>
      <w:r w:rsidR="00C772A4">
        <w:t>in late summer when tea quality generally declines,</w:t>
      </w:r>
      <w:r w:rsidR="00F518D4">
        <w:t xml:space="preserve"> </w:t>
      </w:r>
      <w:r w:rsidR="00F518D4" w:rsidRPr="00C772A4">
        <w:rPr>
          <w:i/>
          <w:iCs/>
        </w:rPr>
        <w:t>E. onukii</w:t>
      </w:r>
      <w:r w:rsidR="00F518D4">
        <w:t xml:space="preserve"> infestations </w:t>
      </w:r>
      <w:r w:rsidR="00C772A4">
        <w:t xml:space="preserve">can be beneficial to some tea farmers </w:t>
      </w:r>
      <w:r w:rsidR="00F518D4">
        <w:t>because of the volatiles induced uniquely by leafhopper damage</w:t>
      </w:r>
      <w:r w:rsidR="006D7D16">
        <w:t xml:space="preserve"> </w:t>
      </w:r>
      <w:r w:rsidR="006D7D16">
        <w:fldChar w:fldCharType="begin" w:fldLock="1"/>
      </w:r>
      <w:r w:rsidR="00A537AB">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lt;i&gt;Camellia sinensis&lt;/i&gt;) to safely and effectively improve tea aroma","type":"article-journal","volume":"59"},"uris":["http://www.mendeley.com/documents/?uuid=5ac4b261-b0fd-3f16-8162-6a3d9fbea12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Zeng et al., 2019)","plainTextFormattedCitation":"(Cho et al., 2007; Zeng et al., 2019)","previouslyFormattedCitation":"(Cho et al., 2007; Zeng et al., 2019)"},"properties":{"noteIndex":0},"schema":"https://github.com/citation-style-language/schema/raw/master/csl-citation.json"}</w:instrText>
      </w:r>
      <w:r w:rsidR="006D7D16">
        <w:fldChar w:fldCharType="separate"/>
      </w:r>
      <w:r w:rsidR="00A537AB" w:rsidRPr="00A537AB">
        <w:rPr>
          <w:noProof/>
        </w:rPr>
        <w:t>(Cho et al., 2007; Zeng et al., 2019)</w:t>
      </w:r>
      <w:r w:rsidR="006D7D16">
        <w:fldChar w:fldCharType="end"/>
      </w:r>
      <w:r w:rsidR="00F518D4">
        <w:t>.</w:t>
      </w:r>
      <w:r w:rsidR="00BB50CC">
        <w:t xml:space="preserve"> One such tea produced from leafhopper attacked plants is known as Eastern Beauty oolong (</w:t>
      </w:r>
      <w:r w:rsidR="00BB50CC">
        <w:rPr>
          <w:rFonts w:hint="eastAsia"/>
        </w:rPr>
        <w:t>东方美人</w:t>
      </w:r>
      <w:r w:rsidR="00904EF8">
        <w:rPr>
          <w:rFonts w:hint="eastAsia"/>
        </w:rPr>
        <w:t>,</w:t>
      </w:r>
      <w:r w:rsidR="00904EF8">
        <w:t xml:space="preserve"> </w:t>
      </w:r>
      <w:proofErr w:type="spellStart"/>
      <w:r w:rsidR="00904EF8">
        <w:t>dongfang</w:t>
      </w:r>
      <w:proofErr w:type="spellEnd"/>
      <w:r w:rsidR="00904EF8">
        <w:t xml:space="preserve"> </w:t>
      </w:r>
      <w:proofErr w:type="spellStart"/>
      <w:r w:rsidR="00904EF8">
        <w:t>meiren</w:t>
      </w:r>
      <w:proofErr w:type="spellEnd"/>
      <w:r w:rsidR="00BB50CC">
        <w:rPr>
          <w:rFonts w:hint="eastAsia"/>
        </w:rPr>
        <w:t>)</w:t>
      </w:r>
      <w:r w:rsidR="00BB50CC">
        <w:t xml:space="preserve"> </w:t>
      </w:r>
      <w:r w:rsidR="00BB50CC">
        <w:fldChar w:fldCharType="begin" w:fldLock="1"/>
      </w:r>
      <w:r w:rsidR="00A537AB">
        <w:instrText>ADDIN CSL_CITATION {"citationItems":[{"id":"ITEM-1","itemData":{"DOI":"10.1007/978-981-13-2140-5_10","ISBN":"978-981-13-2139-9","abstract":"Tea quality depends on plant metabolites that impact flavor, aroma, and health-beneficial properties. Plants respond to insect herbivory by altering the con- centration and blend of these metabolites, and many secondary metabolites are pro- duced only after insect attack. Research in tea and other plants shows that insect herbivores affect the concentrations of metabolites important to tea quality such as volatiles, polyphenols, methylxanthines, and amino acids. Plants, including tea, respond differently to different insect herbivores by producing different blends of metabolites. Tea plant metabolites also vary in their responses to increasing herbi- vore density which results in a change in metabolite blends as herbivore density changes. Because climate change is predicted to impact the density and species composition of insect herbivores in tea-growing regions of the world, induction of metabolic changes by insect herbivores represents a potentially important indirect effect of climate change on tea quality. Although it is often assumed that insect attack is detrimental to tea quality, there are some cases where tea quality is improved by herbivore-induced changes in tea metabolites. It is therefore possible that allowing some insect herbivory could be an important strategy for mitigating detrimental effects of climate on tea quality. Keywords","author":[{"dropping-particle":"","family":"Scott","given":"Eric R.","non-dropping-particle":"","parse-names":false,"suffix":""},{"dropping-particle":"","family":"Orians","given":"Colin M.","non-dropping-particle":"","parse-names":false,"suffix":""}],"chapter-number":"10","container-title":"Stress Physiology of Tea in the Face of Climate Change","editor":[{"dropping-particle":"","family":"Han","given":"Wen-Yan","non-dropping-particle":"","parse-names":false,"suffix":""},{"dropping-particle":"","family":"Li","given":"Xin","non-dropping-particle":"","parse-names":false,"suffix":""},{"dropping-particle":"","family":"Ahammed","given":"Golam Jallal","non-dropping-particle":"","parse-names":false,"suffix":""}],"id":"ITEM-1","issued":{"date-parts":[["2018"]]},"page":"217-240","publisher":"Springer Singapore","publisher-place":"Singapore","title":"Differential Changes in Tea Quality as Influenced by Insect Herbivory","type":"chapter"},"uris":["http://www.mendeley.com/documents/?uuid=f7c5d713-cd34-437d-a58c-ae52242ca9e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Scott and Orians, 2018)","plainTextFormattedCitation":"(Cho et al., 2007; Scott and Orians, 2018)","previouslyFormattedCitation":"(Cho et al., 2007; Scott and Orians, 2018)"},"properties":{"noteIndex":0},"schema":"https://github.com/citation-style-language/schema/raw/master/csl-citation.json"}</w:instrText>
      </w:r>
      <w:r w:rsidR="00BB50CC">
        <w:fldChar w:fldCharType="separate"/>
      </w:r>
      <w:r w:rsidR="00A537AB" w:rsidRPr="00A537AB">
        <w:rPr>
          <w:noProof/>
        </w:rPr>
        <w:t>(Cho et al., 2007; Scott and Orians, 2018)</w:t>
      </w:r>
      <w:r w:rsidR="00BB50CC">
        <w:fldChar w:fldCharType="end"/>
      </w:r>
      <w:r w:rsidR="00BB50CC">
        <w:t xml:space="preserve">.  Eastern Beauty oolong originated in </w:t>
      </w:r>
      <w:r w:rsidR="00904EF8">
        <w:t>Taiwan but</w:t>
      </w:r>
      <w:r w:rsidR="00BB50CC">
        <w:t xml:space="preserve"> is now produced in other tea-growing regions of Asia where </w:t>
      </w:r>
      <w:r w:rsidR="00BB50CC">
        <w:rPr>
          <w:i/>
          <w:iCs/>
        </w:rPr>
        <w:t xml:space="preserve">E. onukii </w:t>
      </w:r>
      <w:r w:rsidR="00BB50CC">
        <w:t>is a common pest.</w:t>
      </w:r>
      <w:r w:rsidR="00F518D4">
        <w:t xml:space="preserve"> </w:t>
      </w:r>
      <w:r w:rsidR="00BB50CC">
        <w:t xml:space="preserve">This type of tea is produced in the late summer when leafhoppers are abundant and tea quality would otherwise be low, offering farmers a way to increase their income while reducing insecticide inputs.  </w:t>
      </w:r>
      <w:r w:rsidR="00F518D4" w:rsidRPr="00C772A4">
        <w:rPr>
          <w:i/>
          <w:iCs/>
        </w:rPr>
        <w:t>E</w:t>
      </w:r>
      <w:r w:rsidR="00BB50CC">
        <w:rPr>
          <w:i/>
          <w:iCs/>
        </w:rPr>
        <w:t>mpoasca</w:t>
      </w:r>
      <w:r w:rsidR="00F518D4" w:rsidRPr="00C772A4">
        <w:rPr>
          <w:i/>
          <w:iCs/>
        </w:rPr>
        <w:t xml:space="preserve"> onukii</w:t>
      </w:r>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C772A4">
        <w:t xml:space="preserve">, and leafhopper vital rates are influenced by temperature </w:t>
      </w:r>
      <w:r w:rsidR="009824AF">
        <w:fldChar w:fldCharType="begin" w:fldLock="1"/>
      </w:r>
      <w:r w:rsidR="00712230">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rsidR="00C772A4">
        <w:t>.</w:t>
      </w:r>
      <w:r w:rsidR="005859AC">
        <w:t xml:space="preserve"> </w:t>
      </w:r>
      <w:r w:rsidR="002920B0" w:rsidRPr="005859AC">
        <w:t>Therefore</w:t>
      </w:r>
      <w:r w:rsidR="002920B0">
        <w:t xml:space="preserve">, there is the potential for within-season </w:t>
      </w:r>
      <w:r w:rsidR="004B269D">
        <w:t>temperature and precipitation</w:t>
      </w:r>
      <w:r w:rsidR="002920B0">
        <w:t xml:space="preserve"> to have an impact on leafhopper population. In addition, climate may affect shoot growth of tea plants. Young shoots are not only the unit of harvest, but also the preferred feeding sites for </w:t>
      </w:r>
      <w:r w:rsidR="002920B0" w:rsidRPr="00C772A4">
        <w:rPr>
          <w:i/>
          <w:iCs/>
        </w:rPr>
        <w:t>E. onukii</w:t>
      </w:r>
      <w:r w:rsidR="002920B0">
        <w:t xml:space="preserve"> </w:t>
      </w:r>
      <w:r w:rsidR="00A537AB">
        <w:fldChar w:fldCharType="begin" w:fldLock="1"/>
      </w:r>
      <w:r w:rsidR="00A537A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eviouslyFormattedCitation":"(Jin et al., 2012)"},"properties":{"noteIndex":0},"schema":"https://github.com/citation-style-language/schema/raw/master/csl-citation.json"}</w:instrText>
      </w:r>
      <w:r w:rsidR="00A537AB">
        <w:fldChar w:fldCharType="separate"/>
      </w:r>
      <w:r w:rsidR="00A537AB" w:rsidRPr="00A537AB">
        <w:rPr>
          <w:noProof/>
        </w:rPr>
        <w:t>(Jin et al., 2012)</w:t>
      </w:r>
      <w:r w:rsidR="00A537AB">
        <w:fldChar w:fldCharType="end"/>
      </w:r>
      <w:r w:rsidR="002920B0">
        <w:t xml:space="preserve"> so changes in shoot elongation must be considered together with </w:t>
      </w:r>
      <w:r w:rsidR="002920B0" w:rsidRPr="00C772A4">
        <w:rPr>
          <w:i/>
          <w:iCs/>
        </w:rPr>
        <w:t>E. onukii</w:t>
      </w:r>
      <w:r w:rsidR="002920B0">
        <w:t xml:space="preserve"> </w:t>
      </w:r>
      <w:r w:rsidR="00C772A4">
        <w:t>population</w:t>
      </w:r>
      <w:r w:rsidR="002920B0">
        <w:t xml:space="preserve"> in order to understand changes in functional density.</w:t>
      </w:r>
      <w:r w:rsidR="000B7B26">
        <w:t xml:space="preserve"> As the climate becomes more variable, we anticipate changes in leafhopper abundance and tea plant growth, but it is </w:t>
      </w:r>
      <w:r w:rsidR="000B7B26">
        <w:lastRenderedPageBreak/>
        <w:t>unclear how temperature and precipitation will impact each species and whether this will have a net positive or negative impact on tea yields and quality.</w:t>
      </w:r>
    </w:p>
    <w:p w14:paraId="5A84DE40" w14:textId="39B288BB" w:rsidR="00C772A4" w:rsidRDefault="00C772A4" w:rsidP="001408E7">
      <w:pPr>
        <w:spacing w:line="480" w:lineRule="auto"/>
        <w:ind w:firstLine="720"/>
      </w:pPr>
      <w:r>
        <w:t xml:space="preserve">Here we present an observational study </w:t>
      </w:r>
      <w:r w:rsidR="00591741">
        <w:t xml:space="preserve">performed </w:t>
      </w:r>
      <w:r>
        <w:t>at a tea farm in Fujian Province, China that produces Eastern Beauty oolong when leafhopper herbivory is high enough in the late summer.</w:t>
      </w:r>
      <w:r w:rsidR="00591741">
        <w:t xml:space="preserve"> We tracked leafhopper population density and tea shoot growth in tea fields and modeled the</w:t>
      </w:r>
      <w:r w:rsidR="00BD6EC0">
        <w:t>ir</w:t>
      </w:r>
      <w:r w:rsidR="00A537AB">
        <w:t xml:space="preserve"> (potentially delayed) </w:t>
      </w:r>
      <w:r w:rsidR="00BD6EC0">
        <w:t xml:space="preserve">responses to recent </w:t>
      </w:r>
      <w:r w:rsidR="00591741">
        <w:t>temperature and precipitation.</w:t>
      </w:r>
    </w:p>
    <w:p w14:paraId="370E1275" w14:textId="4519F335" w:rsidR="00C67A19" w:rsidRDefault="00C67A19" w:rsidP="001408E7">
      <w:pPr>
        <w:pStyle w:val="Heading1"/>
        <w:spacing w:line="480" w:lineRule="auto"/>
      </w:pPr>
      <w:r>
        <w:t>Materials and Methods</w:t>
      </w:r>
    </w:p>
    <w:p w14:paraId="44168D29" w14:textId="0377BBE8"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w:t>
      </w:r>
      <w:r w:rsidR="00BD6EC0">
        <w:rPr>
          <w:rFonts w:ascii="Helvetica Neue" w:hAnsi="Helvetica Neue" w:cs="Helvetica Neue"/>
          <w:color w:val="000000"/>
          <w:sz w:val="22"/>
          <w:szCs w:val="22"/>
        </w:rPr>
        <w:t>(hereafter A and B)</w:t>
      </w:r>
      <w:r>
        <w:rPr>
          <w:rFonts w:ascii="Helvetica Neue" w:hAnsi="Helvetica Neue" w:cs="Helvetica Neue"/>
          <w:color w:val="000000"/>
          <w:sz w:val="22"/>
          <w:szCs w:val="22"/>
        </w:rPr>
        <w:t xml:space="preserve"> 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w:t>
      </w:r>
      <w:r w:rsidR="008100C7">
        <w:rPr>
          <w:rFonts w:ascii="Helvetica Neue" w:hAnsi="Helvetica Neue" w:cs="Helvetica Neue"/>
          <w:color w:val="000000"/>
          <w:sz w:val="22"/>
          <w:szCs w:val="22"/>
        </w:rPr>
        <w:t xml:space="preserve"> Field A was on a slope facing north-east and Field B faced south and south-west.</w:t>
      </w:r>
      <w:r>
        <w:rPr>
          <w:rFonts w:ascii="Helvetica Neue" w:hAnsi="Helvetica Neue" w:cs="Helvetica Neue"/>
          <w:color w:val="000000"/>
          <w:sz w:val="22"/>
          <w:szCs w:val="22"/>
        </w:rPr>
        <w:t xml:space="preserve"> In each field, we labeled 10 </w:t>
      </w:r>
      <w:r w:rsidR="00BB50CC">
        <w:rPr>
          <w:rFonts w:ascii="Helvetica Neue" w:hAnsi="Helvetica Neue" w:cs="Helvetica Neue"/>
          <w:color w:val="000000"/>
          <w:sz w:val="22"/>
          <w:szCs w:val="22"/>
        </w:rPr>
        <w:t xml:space="preserve">randomly chosen </w:t>
      </w:r>
      <w:r w:rsidR="006872B9">
        <w:rPr>
          <w:rFonts w:ascii="Helvetica Neue" w:hAnsi="Helvetica Neue" w:cs="Helvetica Neue"/>
          <w:color w:val="000000"/>
          <w:sz w:val="22"/>
          <w:szCs w:val="22"/>
        </w:rPr>
        <w:t>plants</w:t>
      </w:r>
      <w:r>
        <w:rPr>
          <w:rFonts w:ascii="Helvetica Neue" w:hAnsi="Helvetica Neue" w:cs="Helvetica Neue"/>
          <w:color w:val="000000"/>
          <w:sz w:val="22"/>
          <w:szCs w:val="22"/>
        </w:rPr>
        <w:t>. Each day at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 xml:space="preserve">apical meristem of </w:t>
      </w:r>
      <w:r w:rsidR="00F60F3E">
        <w:rPr>
          <w:rFonts w:ascii="Helvetica Neue" w:hAnsi="Helvetica Neue" w:cs="Helvetica Neue"/>
          <w:color w:val="000000"/>
          <w:sz w:val="22"/>
          <w:szCs w:val="22"/>
        </w:rPr>
        <w:t xml:space="preserve">30 or 50 </w:t>
      </w:r>
      <w:r w:rsidR="00C03051">
        <w:rPr>
          <w:rFonts w:ascii="Helvetica Neue" w:hAnsi="Helvetica Neue" w:cs="Helvetica Neue"/>
          <w:color w:val="000000"/>
          <w:sz w:val="22"/>
          <w:szCs w:val="22"/>
        </w:rPr>
        <w:t>haphazardly chosen shoots</w:t>
      </w:r>
      <w:r>
        <w:rPr>
          <w:rFonts w:ascii="Helvetica Neue" w:hAnsi="Helvetica Neue" w:cs="Helvetica Neue"/>
          <w:color w:val="000000"/>
          <w:sz w:val="22"/>
          <w:szCs w:val="22"/>
        </w:rPr>
        <w:t xml:space="preserve"> on these plants. </w:t>
      </w:r>
      <w:r w:rsidR="000410AF">
        <w:rPr>
          <w:rFonts w:ascii="Helvetica Neue" w:hAnsi="Helvetica Neue" w:cs="Helvetica Neue"/>
          <w:i/>
          <w:iCs/>
          <w:color w:val="000000"/>
          <w:sz w:val="22"/>
          <w:szCs w:val="22"/>
        </w:rPr>
        <w:t xml:space="preserve">E. </w:t>
      </w:r>
      <w:r w:rsidR="000410AF" w:rsidRPr="000410AF">
        <w:rPr>
          <w:rFonts w:ascii="Helvetica Neue" w:hAnsi="Helvetica Neue" w:cs="Helvetica Neue"/>
          <w:i/>
          <w:iCs/>
          <w:color w:val="000000"/>
          <w:sz w:val="22"/>
          <w:szCs w:val="22"/>
        </w:rPr>
        <w:t>onukii</w:t>
      </w:r>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leaves</w:t>
      </w:r>
      <w:r w:rsidR="00F60F3E">
        <w:rPr>
          <w:rFonts w:ascii="Helvetica Neue" w:hAnsi="Helvetica Neue" w:cs="Helvetica Neue"/>
          <w:color w:val="000000"/>
          <w:sz w:val="22"/>
          <w:szCs w:val="22"/>
        </w:rPr>
        <w:t xml:space="preserve"> per plant</w:t>
      </w:r>
      <w:r>
        <w:rPr>
          <w:rFonts w:ascii="Helvetica Neue" w:hAnsi="Helvetica Neue" w:cs="Helvetica Neue"/>
          <w:color w:val="000000"/>
          <w:sz w:val="22"/>
          <w:szCs w:val="22"/>
        </w:rPr>
        <w:t xml:space="preserve">, but </w:t>
      </w:r>
      <w:r w:rsidR="00F60F3E">
        <w:rPr>
          <w:rFonts w:ascii="Helvetica Neue" w:hAnsi="Helvetica Neue" w:cs="Helvetica Neue"/>
          <w:color w:val="000000"/>
          <w:sz w:val="22"/>
          <w:szCs w:val="22"/>
        </w:rPr>
        <w:t>increased our search effort to</w:t>
      </w:r>
      <w:r>
        <w:rPr>
          <w:rFonts w:ascii="Helvetica Neue" w:hAnsi="Helvetica Neue" w:cs="Helvetica Neue"/>
          <w:color w:val="000000"/>
          <w:sz w:val="22"/>
          <w:szCs w:val="22"/>
        </w:rPr>
        <w:t xml:space="preserve"> 50 leaves </w:t>
      </w:r>
      <w:r w:rsidR="00F60F3E">
        <w:rPr>
          <w:rFonts w:ascii="Helvetica Neue" w:hAnsi="Helvetica Neue" w:cs="Helvetica Neue"/>
          <w:color w:val="000000"/>
          <w:sz w:val="22"/>
          <w:szCs w:val="22"/>
        </w:rPr>
        <w:t xml:space="preserve">per plant </w:t>
      </w:r>
      <w:r>
        <w:rPr>
          <w:rFonts w:ascii="Helvetica Neue" w:hAnsi="Helvetica Neue" w:cs="Helvetica Neue"/>
          <w:color w:val="000000"/>
          <w:sz w:val="22"/>
          <w:szCs w:val="22"/>
        </w:rPr>
        <w:t xml:space="preserve">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BD6EC0">
        <w:rPr>
          <w:rFonts w:ascii="Helvetica Neue" w:hAnsi="Helvetica Neue" w:cs="Helvetica Neue"/>
          <w:color w:val="000000"/>
          <w:sz w:val="22"/>
          <w:szCs w:val="22"/>
        </w:rPr>
        <w:t>The</w:t>
      </w:r>
      <w:r w:rsidR="00CB15D5">
        <w:rPr>
          <w:rFonts w:ascii="Helvetica Neue" w:hAnsi="Helvetica Neue" w:cs="Helvetica Neue"/>
          <w:color w:val="000000"/>
          <w:sz w:val="22"/>
          <w:szCs w:val="22"/>
        </w:rPr>
        <w:t xml:space="preserve"> tea farm </w:t>
      </w:r>
      <w:r w:rsidR="00BB50CC">
        <w:rPr>
          <w:rFonts w:ascii="Helvetica Neue" w:hAnsi="Helvetica Neue" w:cs="Helvetica Neue"/>
          <w:color w:val="000000"/>
          <w:sz w:val="22"/>
          <w:szCs w:val="22"/>
        </w:rPr>
        <w:t>operated</w:t>
      </w:r>
      <w:r w:rsidR="00CB15D5">
        <w:rPr>
          <w:rFonts w:ascii="Helvetica Neue" w:hAnsi="Helvetica Neue" w:cs="Helvetica Neue"/>
          <w:color w:val="000000"/>
          <w:sz w:val="22"/>
          <w:szCs w:val="22"/>
        </w:rPr>
        <w:t xml:space="preserve"> as usual in these fields and they were harvested several times during the experiment. Field A was harvested on June 28, July 8, and July 22.  Field B was harvested on June 8, July 13, and July 24. Each combination of field and inter-harvest period </w:t>
      </w:r>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 xml:space="preserve">experienced a unique weather history and is treated </w:t>
      </w:r>
      <w:r w:rsidR="00BD6EC0">
        <w:rPr>
          <w:rFonts w:ascii="Helvetica Neue" w:hAnsi="Helvetica Neue" w:cs="Helvetica Neue"/>
          <w:color w:val="000000"/>
          <w:sz w:val="22"/>
          <w:szCs w:val="22"/>
        </w:rPr>
        <w:lastRenderedPageBreak/>
        <w:t xml:space="preserve">as </w:t>
      </w:r>
      <w:r w:rsidR="00CB15D5">
        <w:rPr>
          <w:rFonts w:ascii="Helvetica Neue" w:hAnsi="Helvetica Neue" w:cs="Helvetica Neue"/>
          <w:color w:val="000000"/>
          <w:sz w:val="22"/>
          <w:szCs w:val="22"/>
        </w:rPr>
        <w:t>a blocking factor.</w:t>
      </w:r>
      <w:r w:rsidR="00032892">
        <w:rPr>
          <w:rFonts w:ascii="Helvetica Neue" w:hAnsi="Helvetica Neue" w:cs="Helvetica Neue"/>
          <w:color w:val="000000"/>
          <w:sz w:val="22"/>
          <w:szCs w:val="22"/>
        </w:rPr>
        <w:t xml:space="preserve">  At our request, all harvests followed a plucking grade of 2 leaves and a </w:t>
      </w:r>
      <w:proofErr w:type="gramStart"/>
      <w:r w:rsidR="00032892">
        <w:rPr>
          <w:rFonts w:ascii="Helvetica Neue" w:hAnsi="Helvetica Neue" w:cs="Helvetica Neue"/>
          <w:color w:val="000000"/>
          <w:sz w:val="22"/>
          <w:szCs w:val="22"/>
        </w:rPr>
        <w:t>bud</w:t>
      </w:r>
      <w:proofErr w:type="gramEnd"/>
      <w:r w:rsidR="00032892">
        <w:rPr>
          <w:rFonts w:ascii="Helvetica Neue" w:hAnsi="Helvetica Neue" w:cs="Helvetica Neue"/>
          <w:color w:val="000000"/>
          <w:sz w:val="22"/>
          <w:szCs w:val="22"/>
        </w:rPr>
        <w:t xml:space="preserve"> and the leaves were processed as Eastern Beauty oolong.</w:t>
      </w:r>
    </w:p>
    <w:p w14:paraId="04222161" w14:textId="7133DA90"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 xml:space="preserve">Each day, the length of the shoot was measured from the node immediately above the label to the shoot tip. When </w:t>
      </w:r>
      <w:r w:rsidR="0093062A">
        <w:rPr>
          <w:rFonts w:ascii="Helvetica Neue" w:hAnsi="Helvetica Neue" w:cs="Helvetica Neue"/>
          <w:color w:val="000000"/>
          <w:sz w:val="22"/>
          <w:szCs w:val="22"/>
        </w:rPr>
        <w:t xml:space="preserve">fields are </w:t>
      </w:r>
      <w:r>
        <w:rPr>
          <w:rFonts w:ascii="Helvetica Neue" w:hAnsi="Helvetica Neue" w:cs="Helvetica Neue"/>
          <w:color w:val="000000"/>
          <w:sz w:val="22"/>
          <w:szCs w:val="22"/>
        </w:rPr>
        <w:t xml:space="preserve">harvested, </w:t>
      </w:r>
      <w:r w:rsidR="0093062A">
        <w:rPr>
          <w:rFonts w:ascii="Helvetica Neue" w:hAnsi="Helvetica Neue" w:cs="Helvetica Neue"/>
          <w:color w:val="000000"/>
          <w:sz w:val="22"/>
          <w:szCs w:val="22"/>
        </w:rPr>
        <w:t>young shoots are plucked from all plants in the field,</w:t>
      </w:r>
      <w:r>
        <w:rPr>
          <w:rFonts w:ascii="Helvetica Neue" w:hAnsi="Helvetica Neue" w:cs="Helvetica Neue"/>
          <w:color w:val="000000"/>
          <w:sz w:val="22"/>
          <w:szCs w:val="22"/>
        </w:rPr>
        <w:t xml:space="preserve"> including the plants we labeled. Therefore, after each harvest, new shoots on the same plants were selected and measured daily as described above until the next harvest.</w:t>
      </w:r>
      <w:r w:rsidR="006D2182">
        <w:rPr>
          <w:rFonts w:ascii="Helvetica Neue" w:hAnsi="Helvetica Neue" w:cs="Helvetica Neue"/>
          <w:color w:val="000000"/>
          <w:sz w:val="22"/>
          <w:szCs w:val="22"/>
        </w:rPr>
        <w:t xml:space="preserve"> Shoot diameter was measured </w:t>
      </w:r>
      <w:r w:rsidR="00BB50CC">
        <w:rPr>
          <w:rFonts w:ascii="Helvetica Neue" w:hAnsi="Helvetica Neue" w:cs="Helvetica Neue"/>
          <w:color w:val="000000"/>
          <w:sz w:val="22"/>
          <w:szCs w:val="22"/>
        </w:rPr>
        <w:t>at the beginning of each</w:t>
      </w:r>
      <w:r w:rsidR="006D2182">
        <w:rPr>
          <w:rFonts w:ascii="Helvetica Neue" w:hAnsi="Helvetica Neue" w:cs="Helvetica Neue"/>
          <w:color w:val="000000"/>
          <w:sz w:val="22"/>
          <w:szCs w:val="22"/>
        </w:rPr>
        <w:t xml:space="preserve"> harvest </w:t>
      </w:r>
      <w:r w:rsidR="00BB50CC">
        <w:rPr>
          <w:rFonts w:ascii="Helvetica Neue" w:hAnsi="Helvetica Neue" w:cs="Helvetica Neue"/>
          <w:color w:val="000000"/>
          <w:sz w:val="22"/>
          <w:szCs w:val="22"/>
        </w:rPr>
        <w:t xml:space="preserve">period </w:t>
      </w:r>
      <w:r w:rsidR="006D2182">
        <w:rPr>
          <w:rFonts w:ascii="Helvetica Neue" w:hAnsi="Helvetica Neue" w:cs="Helvetica Neue"/>
          <w:color w:val="000000"/>
          <w:sz w:val="22"/>
          <w:szCs w:val="22"/>
        </w:rPr>
        <w:t>to use as a covariate.</w:t>
      </w:r>
      <w:r w:rsidR="00591741">
        <w:rPr>
          <w:rFonts w:ascii="Helvetica Neue" w:hAnsi="Helvetica Neue" w:cs="Helvetica Neue"/>
          <w:color w:val="000000"/>
          <w:sz w:val="22"/>
          <w:szCs w:val="22"/>
        </w:rPr>
        <w:t xml:space="preserve"> Because our study began only three days before the </w:t>
      </w:r>
      <w:r w:rsidR="00BB50CC">
        <w:rPr>
          <w:rFonts w:ascii="Helvetica Neue" w:hAnsi="Helvetica Neue" w:cs="Helvetica Neue"/>
          <w:color w:val="000000"/>
          <w:sz w:val="22"/>
          <w:szCs w:val="22"/>
        </w:rPr>
        <w:t xml:space="preserve">first </w:t>
      </w:r>
      <w:r w:rsidR="00591741">
        <w:rPr>
          <w:rFonts w:ascii="Helvetica Neue" w:hAnsi="Helvetica Neue" w:cs="Helvetica Neue"/>
          <w:color w:val="000000"/>
          <w:sz w:val="22"/>
          <w:szCs w:val="22"/>
        </w:rPr>
        <w:t xml:space="preserve">harvest of Field B, we excluded this </w:t>
      </w:r>
      <w:r w:rsidR="00BB50CC">
        <w:rPr>
          <w:rFonts w:ascii="Helvetica Neue" w:hAnsi="Helvetica Neue" w:cs="Helvetica Neue"/>
          <w:color w:val="000000"/>
          <w:sz w:val="22"/>
          <w:szCs w:val="22"/>
        </w:rPr>
        <w:t xml:space="preserve">first </w:t>
      </w:r>
      <w:r w:rsidR="00591741">
        <w:rPr>
          <w:rFonts w:ascii="Helvetica Neue" w:hAnsi="Helvetica Neue" w:cs="Helvetica Neue"/>
          <w:color w:val="000000"/>
          <w:sz w:val="22"/>
          <w:szCs w:val="22"/>
        </w:rPr>
        <w:t>inter-harvest period from analyses of shoot growth.</w:t>
      </w:r>
    </w:p>
    <w:p w14:paraId="6925BD8D" w14:textId="653DADF6"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A temperature sensor and datalogger (</w:t>
      </w:r>
      <w:r w:rsidR="00591741">
        <w:rPr>
          <w:rFonts w:ascii="Helvetica Neue" w:hAnsi="Helvetica Neue" w:cs="Helvetica Neue"/>
          <w:color w:val="000000"/>
          <w:sz w:val="22"/>
          <w:szCs w:val="22"/>
        </w:rPr>
        <w:t xml:space="preserve">HOBO </w:t>
      </w:r>
      <w:r w:rsidR="00B62BB9">
        <w:rPr>
          <w:rFonts w:ascii="Helvetica Neue" w:hAnsi="Helvetica Neue" w:cs="Helvetica Neue"/>
          <w:color w:val="000000"/>
          <w:sz w:val="22"/>
          <w:szCs w:val="22"/>
        </w:rPr>
        <w:t>8</w:t>
      </w:r>
      <w:r w:rsidR="00591741">
        <w:rPr>
          <w:rFonts w:ascii="Helvetica Neue" w:hAnsi="Helvetica Neue" w:cs="Helvetica Neue"/>
          <w:color w:val="000000"/>
          <w:sz w:val="22"/>
          <w:szCs w:val="22"/>
        </w:rPr>
        <w:t>k 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r w:rsidR="00B30B6E">
        <w:rPr>
          <w:rFonts w:ascii="Helvetica Neue" w:hAnsi="Helvetica Neue" w:cs="Helvetica Neue"/>
          <w:color w:val="000000"/>
          <w:sz w:val="22"/>
          <w:szCs w:val="22"/>
        </w:rPr>
        <w:t xml:space="preserve">Precipitation data was obtained for a weather station in nearby </w:t>
      </w:r>
      <w:proofErr w:type="spellStart"/>
      <w:r w:rsidR="00B30B6E">
        <w:rPr>
          <w:rFonts w:ascii="Helvetica Neue" w:hAnsi="Helvetica Neue" w:cs="Helvetica Neue"/>
          <w:color w:val="000000"/>
          <w:sz w:val="22"/>
          <w:szCs w:val="22"/>
        </w:rPr>
        <w:t>Sanming</w:t>
      </w:r>
      <w:proofErr w:type="spellEnd"/>
      <w:r w:rsidR="00B30B6E">
        <w:rPr>
          <w:rFonts w:ascii="Helvetica Neue" w:hAnsi="Helvetica Neue" w:cs="Helvetica Neue"/>
          <w:color w:val="000000"/>
          <w:sz w:val="22"/>
          <w:szCs w:val="22"/>
        </w:rPr>
        <w:t xml:space="preserve"> for June and July 2017 from the Chinese Agricultural Academy of Sciences. </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t>Distributed Lag Non-Linear Models</w:t>
      </w:r>
    </w:p>
    <w:p w14:paraId="0CA3A997" w14:textId="1E1F1753" w:rsidR="003B4965" w:rsidRDefault="00432FBA" w:rsidP="003B4965">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w:t>
      </w:r>
      <w:r w:rsidR="003B4965">
        <w:t xml:space="preserve"> We were interested in accounting for potentially delayed effects of weather, but b</w:t>
      </w:r>
      <w:r>
        <w:t>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93062A">
        <w:t xml:space="preserve">. Furthermore, the </w:t>
      </w:r>
      <w:r w:rsidR="0093062A">
        <w:lastRenderedPageBreak/>
        <w:t>choice of how to discretize lag (days, weeks, etc.) is arbitrary. Instead of including parameters for every unit of lag as an independent predictor, we can model the delayed effects of weather with fewer parameters by fitting a curve</w:t>
      </w:r>
      <w:r w:rsidR="002F3098">
        <w:t xml:space="preserve">. </w:t>
      </w:r>
      <w:r w:rsidR="0093062A">
        <w:t>The effects of weather may</w:t>
      </w:r>
      <w:r w:rsidR="003B4965">
        <w:t xml:space="preserve"> decay linearly over time, so rather than choosing a kernel (e.g. exponential or gaussian) a priori, we can model the effects of lag as a spline </w:t>
      </w:r>
      <w:r w:rsidR="003B4965">
        <w:fldChar w:fldCharType="begin" w:fldLock="1"/>
      </w:r>
      <w:r w:rsidR="003B4965">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Teller et al., 2016)","plainTextFormattedCitation":"(Gasparrini, 2011; Teller et al., 2016)","previouslyFormattedCitation":"(Gasparrini, 2011; Teller et al., 2016)"},"properties":{"noteIndex":0},"schema":"https://github.com/citation-style-language/schema/raw/master/csl-citation.json"}</w:instrText>
      </w:r>
      <w:r w:rsidR="003B4965">
        <w:fldChar w:fldCharType="separate"/>
      </w:r>
      <w:r w:rsidR="003B4965" w:rsidRPr="003B4965">
        <w:rPr>
          <w:noProof/>
        </w:rPr>
        <w:t>(Gasparrini, 2011; Teller et al., 2016)</w:t>
      </w:r>
      <w:r w:rsidR="003B4965">
        <w:fldChar w:fldCharType="end"/>
      </w:r>
      <w:r w:rsidR="003B4965">
        <w:t>. Distributed lag non-linear models (</w:t>
      </w:r>
      <w:r>
        <w:t>DLNMs</w:t>
      </w:r>
      <w:r w:rsidR="003B4965">
        <w:t>)</w:t>
      </w:r>
      <w:r>
        <w:t xml:space="preserve"> model </w:t>
      </w:r>
      <w:r w:rsidR="004A75B4">
        <w:t xml:space="preserve">potentially delayed effects </w:t>
      </w:r>
      <w:r w:rsidR="00CB15D5">
        <w:t>of predictor variables</w:t>
      </w:r>
      <w:r>
        <w:t xml:space="preserve"> by fitting </w:t>
      </w:r>
      <w:r w:rsidR="00240042">
        <w:t>a bi-dimensional dose-lag-response association</w:t>
      </w:r>
      <w:r w:rsidR="00323E3E">
        <w:t xml:space="preserve"> </w:t>
      </w:r>
      <w:r w:rsidR="003B4965">
        <w:t>spline</w:t>
      </w:r>
      <w:r w:rsidR="00240042">
        <w:t xml:space="preserve"> where the effect of a predictor can vary non-linearly through lag time and across predictor intensity</w:t>
      </w:r>
      <w:r w:rsidR="00CB15D5">
        <w:t xml:space="preserve"> </w:t>
      </w:r>
      <w:r w:rsidR="002F3098">
        <w:fldChar w:fldCharType="begin" w:fldLock="1"/>
      </w:r>
      <w:r w:rsidR="00D31D0F">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Gasparrini et al., 2017)","plainTextFormattedCitation":"(Gasparrini, 2011; Gasparrini et al., 2017)","previouslyFormattedCitation":"(Gasparrini, 2011; Gasparrini et al., 2017)"},"properties":{"noteIndex":0},"schema":"https://github.com/citation-style-language/schema/raw/master/csl-citation.json"}</w:instrText>
      </w:r>
      <w:r w:rsidR="002F3098">
        <w:fldChar w:fldCharType="separate"/>
      </w:r>
      <w:r w:rsidR="003B4965" w:rsidRPr="003B4965">
        <w:rPr>
          <w:noProof/>
        </w:rPr>
        <w:t>(Gasparrini, 2011; 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w:t>
      </w:r>
      <w:commentRangeStart w:id="0"/>
      <w:r w:rsidR="002F3098">
        <w:t xml:space="preserve">the mean survival time for female </w:t>
      </w:r>
      <w:r w:rsidR="002F3098">
        <w:rPr>
          <w:i/>
          <w:iCs/>
        </w:rPr>
        <w:t>E. onukii</w:t>
      </w:r>
      <w:r w:rsidR="002F3098">
        <w:t xml:space="preserve"> individuals in the field reported by Shi et al. </w:t>
      </w:r>
      <w:r w:rsidR="002F3098">
        <w:fldChar w:fldCharType="begin" w:fldLock="1"/>
      </w:r>
      <w:r w:rsidR="00581BC5">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commentRangeEnd w:id="0"/>
      <w:r w:rsidR="006C6A22">
        <w:rPr>
          <w:rStyle w:val="CommentReference"/>
        </w:rPr>
        <w:commentReference w:id="0"/>
      </w:r>
      <w:r w:rsidR="00364056">
        <w:t>.</w:t>
      </w:r>
      <w:r w:rsidR="00D42E0C">
        <w:t xml:space="preserve"> Only data 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Preliminary analyses revealed high concurvity between the temperature and precipitation cross-basis functions</w:t>
      </w:r>
      <w:r w:rsidR="00904EF8">
        <w:t xml:space="preserve"> </w:t>
      </w:r>
      <w:r w:rsidR="00904EF8">
        <w:fldChar w:fldCharType="begin" w:fldLock="1"/>
      </w:r>
      <w:r w:rsidR="008F4A80">
        <w:instrText>ADDIN CSL_CITATION {"citationItems":[{"id":"ITEM-1","itemData":{"DOI":"10.1111/j.1467-9868.2007.00646.x","ISSN":"13697412","abstract":"Existing computationally efficient methods for penalized likelihood generalized additive model fitting employ iterative smoothness selection on working linear models (or working mixed models). Such schemes fail to converge for a non-negligible proportion of models, with failure being particularly frequent in the presence of concurvity. If smoothness selection is performed by optimizing 'whole model' criteria these problems disappear, but until now attempts to do this have employed finite-difference-based optimization schemes which are computationally inefficient and can suffer from false convergence. The paper develops the first computationally efficient method for direct generalized additive model smoothness selection. It is highly stable, but by careful structuring achieves a computational efficiency that leads, in simulations, to lower mean computation times than the schemes that are based on working model smoothness selection. The method also offers a reliable way of fitting generalized additive mixed models. © 2008 Royal Statistical Society.","author":[{"dropping-particle":"","family":"Wood","given":"Simon N.","non-dropping-particle":"","parse-names":false,"suffix":""}],"container-title":"Journal of the Royal Statistical Society. Series B: Statistical Methodology","id":"ITEM-1","issue":"3","issued":{"date-parts":[["2008","7","1"]]},"page":"495-518","title":"Fast stable direct fitting and smoothness selection for generalized additive models","type":"article-journal","volume":"70"},"uris":["http://www.mendeley.com/documents/?uuid=6da09222-a765-32f0-b0b6-8b0f1093806e"]},{"id":"ITEM-2","itemData":{"ISBN":"978-1-4987-2833-1","author":[{"dropping-particle":"","family":"Wood","given":"Simon N.","non-dropping-particle":"","parse-names":false,"suffix":""}],"id":"ITEM-2","issued":{"date-parts":[["2017"]]},"publisher":"Chapman and Hall/CRC","title":"Generalized Additive Models: An Introduction with R","type":"book"},"uris":["http://www.mendeley.com/documents/?uuid=f52428ca-09a5-41f2-bdd0-c163ec4f8a55"]}],"mendeley":{"formattedCitation":"(Wood, 2008, 2017)","plainTextFormattedCitation":"(Wood, 2008, 2017)","previouslyFormattedCitation":"(Wood, 2008, 2017)"},"properties":{"noteIndex":0},"schema":"https://github.com/citation-style-language/schema/raw/master/csl-citation.json"}</w:instrText>
      </w:r>
      <w:r w:rsidR="00904EF8">
        <w:fldChar w:fldCharType="separate"/>
      </w:r>
      <w:r w:rsidR="00904EF8" w:rsidRPr="00904EF8">
        <w:rPr>
          <w:noProof/>
        </w:rPr>
        <w:t>(Wood, 2008, 2017)</w:t>
      </w:r>
      <w:r w:rsidR="00904EF8">
        <w:fldChar w:fldCharType="end"/>
      </w:r>
      <w:r w:rsidR="00280266">
        <w:t xml:space="preserve"> </w:t>
      </w:r>
      <w:commentRangeStart w:id="1"/>
      <w:r w:rsidR="00280266">
        <w:t>(Figure S1)</w:t>
      </w:r>
      <w:r w:rsidR="001C67A8">
        <w:t xml:space="preserve">. </w:t>
      </w:r>
      <w:commentRangeEnd w:id="1"/>
      <w:r w:rsidR="00904EF8">
        <w:rPr>
          <w:rStyle w:val="CommentReference"/>
        </w:rPr>
        <w:commentReference w:id="1"/>
      </w:r>
      <w:r w:rsidR="001C67A8">
        <w:t>To avoid unstable estimates</w:t>
      </w:r>
      <w:r w:rsidR="00280266">
        <w:t xml:space="preserve"> resulting from this concurvity</w:t>
      </w:r>
      <w:r w:rsidR="001C67A8">
        <w:t>, we fit separate models for precipitation and temperature</w:t>
      </w:r>
      <w:r w:rsidR="00F60F3E">
        <w:t>.</w:t>
      </w:r>
      <w:r w:rsidR="001C67A8">
        <w:t xml:space="preserve"> </w:t>
      </w:r>
      <w:r w:rsidR="00F60F3E">
        <w:t xml:space="preserve">We report results of both </w:t>
      </w:r>
      <w:r w:rsidR="003B4965">
        <w:t>models and</w:t>
      </w:r>
      <w:r w:rsidR="00F60F3E">
        <w:t xml:space="preserve"> compared them with AIC to determine which weather variable better explained the response.</w:t>
      </w:r>
      <w:r w:rsidR="00BE5B6B">
        <w:t xml:space="preserve"> </w:t>
      </w:r>
    </w:p>
    <w:p w14:paraId="5703ACFE" w14:textId="27822E1C" w:rsidR="003B4965" w:rsidRPr="00310381" w:rsidRDefault="003B4965" w:rsidP="003B4965">
      <w:pPr>
        <w:spacing w:line="480" w:lineRule="auto"/>
        <w:ind w:firstLine="720"/>
      </w:pPr>
      <w:r>
        <w:t xml:space="preserve">Penalized cubic regression splines were used for modeling the cross-basis functions for weather as well as covariates. Penalization favors more linear shapes such that unless the data </w:t>
      </w:r>
      <w:r>
        <w:lastRenderedPageBreak/>
        <w:t>supports non-linearity, the resulting fitted relationship will be linear. Effective degrees of freedom (</w:t>
      </w:r>
      <w:proofErr w:type="spellStart"/>
      <w:r>
        <w:t>edf</w:t>
      </w:r>
      <w:proofErr w:type="spellEnd"/>
      <w:r>
        <w:t xml:space="preserve">) represent the degree of non-linear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04078ED6" w14:textId="1F7EE06D" w:rsidR="001C67A8" w:rsidRDefault="00D42E0C" w:rsidP="001408E7">
      <w:pPr>
        <w:spacing w:line="480" w:lineRule="auto"/>
        <w:ind w:firstLine="720"/>
      </w:pPr>
      <w:r>
        <w:t>Linear shoot growth rate</w:t>
      </w:r>
      <w:r w:rsidR="002C1DCA">
        <w:t xml:space="preserve">, </w:t>
      </w:r>
      <w:r w:rsidR="002C1DCA">
        <w:rPr>
          <w:i/>
          <w:iCs/>
        </w:rPr>
        <w:t>r</w:t>
      </w:r>
      <w:r w:rsidR="002C1DCA">
        <w:t>,</w:t>
      </w:r>
      <w:r>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724B06D5"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offset of </w:t>
      </w:r>
      <w:r w:rsidR="00B62BB9">
        <w:t>ln(</w:t>
      </w:r>
      <w:r w:rsidR="002C1DCA">
        <w:rPr>
          <w:i/>
          <w:iCs/>
        </w:rPr>
        <w:t>L</w:t>
      </w:r>
      <w:r w:rsidR="00B62BB9">
        <w:t>)</w:t>
      </w:r>
      <w:r w:rsidR="002C1DCA">
        <w:t>, number of leaves sampled per plant</w:t>
      </w:r>
      <w:r w:rsidR="00B62BB9">
        <w:t>, to account for variation in sampling effort</w:t>
      </w:r>
      <w:r w:rsidR="003B4965">
        <w:t xml:space="preserve"> and to put the expected </w:t>
      </w:r>
      <w:r w:rsidR="008100C7">
        <w:t>values</w:t>
      </w:r>
      <w:r w:rsidR="003B4965">
        <w:t xml:space="preserve"> in units of </w:t>
      </w:r>
      <w:r w:rsidR="003B4965">
        <w:lastRenderedPageBreak/>
        <w:t>leafhoppers per leaf</w:t>
      </w:r>
      <w:r w:rsidR="002C1DCA">
        <w:t>.</w:t>
      </w:r>
      <w:r>
        <w:t xml:space="preserve"> </w:t>
      </w:r>
      <w:r w:rsidR="002C1DCA">
        <w:t>Predictor variables are the same as</w:t>
      </w:r>
      <w:r w:rsidR="002176A5">
        <w:t xml:space="preserve"> defined above </w:t>
      </w:r>
      <w:r w:rsidR="002C1DCA">
        <w:t>with</w:t>
      </w:r>
      <w:r w:rsidR="002176A5">
        <w:t xml:space="preserve"> the addition of</w:t>
      </w:r>
      <w:r w:rsidR="00364056">
        <w:t xml:space="preserve"> </w:t>
      </w:r>
      <w:commentRangeStart w:id="2"/>
      <w:r w:rsidR="00364056">
        <w:t xml:space="preserve">observer as </w:t>
      </w:r>
      <w:r w:rsidR="002176A5">
        <w:t xml:space="preserve">a </w:t>
      </w:r>
      <w:r w:rsidR="00364056">
        <w:t>random effect</w:t>
      </w:r>
      <w:r w:rsidR="00F249F1">
        <w:t xml:space="preserve"> </w:t>
      </w:r>
      <w:commentRangeEnd w:id="2"/>
      <w:r w:rsidR="001741F9">
        <w:rPr>
          <w:rStyle w:val="CommentReference"/>
        </w:rPr>
        <w:commentReference w:id="2"/>
      </w:r>
      <w:r w:rsidR="00F249F1">
        <w:t>to account for differences in detection probability among the three researchers who collected leafhopper count data</w:t>
      </w:r>
      <w:r w:rsidR="002C1DCA">
        <w:t>. This GAM was fit</w:t>
      </w:r>
      <w:r w:rsidR="00323E3E">
        <w:t xml:space="preserve"> using a Poisson family error distribution</w:t>
      </w:r>
      <w:r w:rsidR="002C1DCA">
        <w:t xml:space="preserve"> with a log link</w:t>
      </w:r>
      <w:r w:rsidR="00852157">
        <w:t xml:space="preserve">. </w:t>
      </w:r>
    </w:p>
    <w:p w14:paraId="04B7A806" w14:textId="14B596B8" w:rsidR="0029160F" w:rsidRPr="0029160F" w:rsidRDefault="00C67A19" w:rsidP="001408E7">
      <w:pPr>
        <w:pStyle w:val="Heading1"/>
        <w:spacing w:line="480" w:lineRule="auto"/>
      </w:pPr>
      <w:r>
        <w:t>Results</w:t>
      </w:r>
    </w:p>
    <w:p w14:paraId="0A1C9EC8" w14:textId="7E0F27BC" w:rsidR="006A3347" w:rsidRDefault="008B3B5E" w:rsidP="001408E7">
      <w:pPr>
        <w:spacing w:line="480" w:lineRule="auto"/>
        <w:ind w:firstLine="720"/>
      </w:pPr>
      <w:r>
        <w:t xml:space="preserve">Mean precipitation (± standard deviation) was 7.37 ± 12.29 mm with 68% of the days having some rain (Figure 1A). The mean temperature over the experiment was 26.9 ± 2.5 ºC (Figure 1B).  Leafhopper density averaged 0.056 ± 0.046 leafhoppers per young leaf. Leafhopper densities were higher in </w:t>
      </w:r>
      <w:commentRangeStart w:id="4"/>
      <w:r>
        <w:t xml:space="preserve">field </w:t>
      </w:r>
      <w:commentRangeEnd w:id="4"/>
      <w:r>
        <w:rPr>
          <w:rStyle w:val="CommentReference"/>
        </w:rPr>
        <w:commentReference w:id="4"/>
      </w:r>
      <w:r>
        <w:t>A on all but three dates (Figure 1C).</w:t>
      </w:r>
    </w:p>
    <w:p w14:paraId="267459AD" w14:textId="50846E48" w:rsidR="008B3B5E" w:rsidRDefault="002B67FA" w:rsidP="001408E7">
      <w:pPr>
        <w:spacing w:line="480" w:lineRule="auto"/>
        <w:ind w:firstLine="720"/>
      </w:pPr>
      <w:r>
        <w:rPr>
          <w:noProof/>
        </w:rPr>
        <w:lastRenderedPageBreak/>
        <w:drawing>
          <wp:inline distT="0" distB="0" distL="0" distR="0" wp14:anchorId="03879D99" wp14:editId="76870297">
            <wp:extent cx="5943600" cy="4756785"/>
            <wp:effectExtent l="0" t="0" r="0" b="5715"/>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lorator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6785"/>
                    </a:xfrm>
                    <a:prstGeom prst="rect">
                      <a:avLst/>
                    </a:prstGeom>
                  </pic:spPr>
                </pic:pic>
              </a:graphicData>
            </a:graphic>
          </wp:inline>
        </w:drawing>
      </w:r>
    </w:p>
    <w:p w14:paraId="09BA6139" w14:textId="26BCBD6C" w:rsidR="008B3B5E" w:rsidRDefault="008B3B5E" w:rsidP="00494325">
      <w:pPr>
        <w:spacing w:line="480" w:lineRule="auto"/>
        <w:ind w:left="720" w:firstLine="720"/>
      </w:pPr>
      <w:r>
        <w:t xml:space="preserve">Figure 1. Weather patterns and leafhopper densities over the course of this study (June 5 through July 26, 2017). </w:t>
      </w:r>
      <w:r w:rsidR="002B67FA">
        <w:t xml:space="preserve"> (A) Precipitation data from weather station in </w:t>
      </w:r>
      <w:proofErr w:type="spellStart"/>
      <w:r w:rsidR="002B67FA">
        <w:t>Shaxian</w:t>
      </w:r>
      <w:proofErr w:type="spellEnd"/>
      <w:r w:rsidR="002B67FA">
        <w:t>, Fujian Province, China.  (B) Mean (solid line), minimum, and maximum (dashed lines) temperatures from data logger on site.  (C) Mean number of leafhoppers per young leaf on two fields.  Harvest of each field are marked by changes in line color.</w:t>
      </w:r>
    </w:p>
    <w:p w14:paraId="3B54C220" w14:textId="77777777" w:rsidR="00DF3B1C" w:rsidRDefault="00DF3B1C" w:rsidP="00DF3B1C">
      <w:pPr>
        <w:spacing w:line="480" w:lineRule="auto"/>
        <w:ind w:firstLine="720"/>
      </w:pPr>
    </w:p>
    <w:p w14:paraId="3084CA19" w14:textId="64E64B6D" w:rsidR="00DF3B1C" w:rsidRDefault="00DF3B1C" w:rsidP="00DF3B1C">
      <w:pPr>
        <w:spacing w:line="480" w:lineRule="auto"/>
        <w:ind w:firstLine="720"/>
      </w:pPr>
      <w:r>
        <w:t>For shoot growth, the precipitation model had a lower AIC than the temperature model (</w:t>
      </w:r>
      <w:proofErr w:type="spellStart"/>
      <w:r>
        <w:t>dAIC</w:t>
      </w:r>
      <w:proofErr w:type="spellEnd"/>
      <w:r>
        <w:t xml:space="preserve"> = 4.7). Precipitation had a significant effect on plant growth (</w:t>
      </w:r>
      <w:proofErr w:type="spellStart"/>
      <w:r>
        <w:t>edf</w:t>
      </w:r>
      <w:proofErr w:type="spellEnd"/>
      <w:r>
        <w:t xml:space="preserve"> = 10.4, p &lt; 0.001) with little evidence of delayed effects (Fig 2C). At 1 day lag, the optimum precipitation for growth is </w:t>
      </w:r>
      <w:r>
        <w:lastRenderedPageBreak/>
        <w:t>1</w:t>
      </w:r>
      <w:r w:rsidR="00797803">
        <w:t>3.85</w:t>
      </w:r>
      <w:r>
        <w:t xml:space="preserve"> mm (growth rate = 0.4</w:t>
      </w:r>
      <w:r w:rsidR="00797803">
        <w:t>2</w:t>
      </w:r>
      <w:r>
        <w:t xml:space="preserve"> cm/day) with a modest decrease in growth at the low end of observed precipitation (0.</w:t>
      </w:r>
      <w:r w:rsidR="00797803">
        <w:t>39</w:t>
      </w:r>
      <w:r>
        <w:t xml:space="preserve"> cm/day at 0 mm) and substantial decreases at the high end of observed precipitation (0.2</w:t>
      </w:r>
      <w:r w:rsidR="00797803">
        <w:t>1</w:t>
      </w:r>
      <w:r>
        <w:t xml:space="preserve"> cm/day at 83.5 mm)</w:t>
      </w:r>
      <w:r w:rsidR="00797803">
        <w:t>.</w:t>
      </w:r>
    </w:p>
    <w:p w14:paraId="71E886A3" w14:textId="77777777" w:rsidR="00C15FBA" w:rsidRDefault="00C15FBA" w:rsidP="00DF3B1C">
      <w:pPr>
        <w:spacing w:line="480" w:lineRule="auto"/>
        <w:ind w:firstLine="720"/>
      </w:pPr>
    </w:p>
    <w:p w14:paraId="1164E5A1" w14:textId="31C4C5D5" w:rsidR="000D4D46" w:rsidRDefault="00C15FBA" w:rsidP="00C15FBA">
      <w:pPr>
        <w:spacing w:line="480" w:lineRule="auto"/>
      </w:pPr>
      <w:r>
        <w:rPr>
          <w:noProof/>
        </w:rPr>
        <w:drawing>
          <wp:inline distT="0" distB="0" distL="0" distR="0" wp14:anchorId="42A38F0A" wp14:editId="3135DBE2">
            <wp:extent cx="5943600" cy="2475230"/>
            <wp:effectExtent l="0" t="0" r="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crossba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p>
    <w:p w14:paraId="215D3344" w14:textId="61D987AE" w:rsidR="00513689" w:rsidRDefault="00DC18B8" w:rsidP="00513689">
      <w:pPr>
        <w:spacing w:line="480" w:lineRule="auto"/>
        <w:ind w:left="720"/>
      </w:pPr>
      <w:r>
        <w:t xml:space="preserve">Figure </w:t>
      </w:r>
      <w:r w:rsidR="00513689">
        <w:t>2</w:t>
      </w:r>
      <w:r>
        <w:t xml:space="preserve">. Partial effects plots for </w:t>
      </w:r>
      <w:r w:rsidR="00513689">
        <w:t xml:space="preserve">the effects of weather from the model including (A) lagged precipitation as a predictor and (B) lagged temperature as a predictor. Plots show predicted shoot growth from a two-dimensional cross-basis smooth and can be interpreted as </w:t>
      </w:r>
      <w:proofErr w:type="spellStart"/>
      <w:r w:rsidR="00513689">
        <w:t>as</w:t>
      </w:r>
      <w:proofErr w:type="spellEnd"/>
      <w:r w:rsidR="00513689">
        <w:t xml:space="preserve"> the predicted effects of precipitation or temperature at lag times of </w:t>
      </w:r>
      <w:r w:rsidR="00797803">
        <w:t>1</w:t>
      </w:r>
      <w:r w:rsidR="00513689">
        <w:t>–15 days, all else being equal. For example,</w:t>
      </w:r>
      <w:r w:rsidR="002147BC">
        <w:t xml:space="preserve"> in panel B,</w:t>
      </w:r>
      <w:r w:rsidR="00513689">
        <w:t xml:space="preserve"> temperature has a non-linear relationship with shoot growth at 0 days of lag (the day the measurements were taken) with the highest growth rates occurring around 27</w:t>
      </w:r>
      <w:r w:rsidR="004A07BD">
        <w:t xml:space="preserve"> </w:t>
      </w:r>
      <w:r w:rsidR="00513689">
        <w:t>ºC</w:t>
      </w:r>
      <w:r w:rsidR="002147BC">
        <w:t>. In contrast, temperature at lag times greater than 5 days has little effect on shoot growth.</w:t>
      </w:r>
    </w:p>
    <w:p w14:paraId="4BBD5307" w14:textId="431BECEE" w:rsidR="00513689" w:rsidRDefault="00513689" w:rsidP="001408E7">
      <w:pPr>
        <w:spacing w:line="480" w:lineRule="auto"/>
        <w:ind w:left="720"/>
      </w:pPr>
    </w:p>
    <w:p w14:paraId="066B54AF" w14:textId="6B85F34A" w:rsidR="00DF3B1C" w:rsidRDefault="00DF3B1C" w:rsidP="00DF3B1C">
      <w:pPr>
        <w:spacing w:line="480" w:lineRule="auto"/>
        <w:ind w:firstLine="720"/>
      </w:pPr>
      <w:r>
        <w:t>Lagged temperature had a significant effect on growth (</w:t>
      </w:r>
      <w:proofErr w:type="spellStart"/>
      <w:r>
        <w:t>edf</w:t>
      </w:r>
      <w:proofErr w:type="spellEnd"/>
      <w:r>
        <w:t xml:space="preserve"> = 9.3, p &lt; 0.001). Temperature effects were mostly immediate, with negligible effects of temperature lagged past </w:t>
      </w:r>
      <w:r>
        <w:lastRenderedPageBreak/>
        <w:t>5 days (Fig. 2B). At one day of lag, the optimum temperature for growth was 2</w:t>
      </w:r>
      <w:r w:rsidR="00797803">
        <w:t>6.5</w:t>
      </w:r>
      <w:r>
        <w:t xml:space="preserve"> ºC (growth rate = 0.3</w:t>
      </w:r>
      <w:r w:rsidR="00797803">
        <w:t>4</w:t>
      </w:r>
      <w:r>
        <w:t xml:space="preserve"> cm/day) with substantially lower growth at temperatures at the low end of observed values (20.1 ºC, growth rate = 0.2</w:t>
      </w:r>
      <w:r w:rsidR="00797803">
        <w:t xml:space="preserve">8 </w:t>
      </w:r>
      <w:r>
        <w:t>cm/day) and modest decreases at the upper end (3</w:t>
      </w:r>
      <w:r w:rsidR="00797803">
        <w:t>0</w:t>
      </w:r>
      <w:r>
        <w:t>.</w:t>
      </w:r>
      <w:r w:rsidR="00797803">
        <w:t>1</w:t>
      </w:r>
      <w:r>
        <w:t xml:space="preserve"> ºC, growth rate = 0.3</w:t>
      </w:r>
      <w:r w:rsidR="00797803">
        <w:t>2</w:t>
      </w:r>
      <w:r>
        <w:t xml:space="preserve"> cm/day). The relationship between temperature and shoot growth shows little effect of temperature above 26 ºC and beyond 5 days of lag (Figure 2B). </w:t>
      </w:r>
    </w:p>
    <w:p w14:paraId="39FEFE37" w14:textId="77777777" w:rsidR="00DF3B1C" w:rsidRDefault="00DF3B1C" w:rsidP="007C5A66">
      <w:pPr>
        <w:spacing w:line="480" w:lineRule="auto"/>
        <w:ind w:firstLine="720"/>
      </w:pPr>
    </w:p>
    <w:p w14:paraId="2BD727A7" w14:textId="6EF1D3B2" w:rsidR="00513689" w:rsidRDefault="00494325" w:rsidP="0022628E">
      <w:pPr>
        <w:spacing w:line="480" w:lineRule="auto"/>
        <w:ind w:firstLine="720"/>
      </w:pPr>
      <w:r>
        <w:t>Stem d</w:t>
      </w:r>
      <w:r w:rsidR="00147BBD">
        <w:t>iameter had a significant, nearly linear effect on growth with wider shoots growing faster</w:t>
      </w:r>
      <w:r w:rsidR="00A6431E">
        <w:t xml:space="preserve"> in both models</w:t>
      </w:r>
      <w:r w:rsidR="00147BBD">
        <w:t xml:space="preserve"> (</w:t>
      </w:r>
      <w:proofErr w:type="spellStart"/>
      <w:r w:rsidR="00147BBD">
        <w:t>edf</w:t>
      </w:r>
      <w:proofErr w:type="spellEnd"/>
      <w:r w:rsidR="00147BBD">
        <w:t xml:space="preserve"> = 2.6, p &lt; 0.001)(Fig. </w:t>
      </w:r>
      <w:r w:rsidR="00A6431E">
        <w:t>3A</w:t>
      </w:r>
      <w:r w:rsidR="00147BBD">
        <w:t xml:space="preserve">). Number of days post-harvest </w:t>
      </w:r>
      <w:r w:rsidR="00A6431E">
        <w:t xml:space="preserve">had a non-monotonic relationship with </w:t>
      </w:r>
      <w:r w:rsidR="00147BBD">
        <w:t>growth with the highest growth rate at about day 10 with declining growth after that</w:t>
      </w:r>
      <w:r w:rsidR="00A6431E">
        <w:t xml:space="preserve">, although this relationship was </w:t>
      </w:r>
      <w:r w:rsidR="00797803">
        <w:t>not</w:t>
      </w:r>
      <w:r w:rsidR="00A6431E">
        <w:t xml:space="preserve"> statistically </w:t>
      </w:r>
      <w:r w:rsidR="00147BBD">
        <w:t>(</w:t>
      </w:r>
      <w:r w:rsidR="00A6431E">
        <w:t xml:space="preserve">temperature model: </w:t>
      </w:r>
      <w:proofErr w:type="spellStart"/>
      <w:r w:rsidR="00147BBD">
        <w:t>edf</w:t>
      </w:r>
      <w:proofErr w:type="spellEnd"/>
      <w:r w:rsidR="00147BBD">
        <w:t xml:space="preserve"> = 2.</w:t>
      </w:r>
      <w:r w:rsidR="00FA3FDF">
        <w:t>6</w:t>
      </w:r>
      <w:r w:rsidR="00147BBD">
        <w:t>, p = 0.</w:t>
      </w:r>
      <w:r w:rsidR="00FA3FDF">
        <w:t>452</w:t>
      </w:r>
      <w:r w:rsidR="00A6431E">
        <w:t xml:space="preserve">, precipitation model: </w:t>
      </w:r>
      <w:proofErr w:type="spellStart"/>
      <w:r w:rsidR="00A6431E">
        <w:t>edf</w:t>
      </w:r>
      <w:proofErr w:type="spellEnd"/>
      <w:r w:rsidR="00A6431E">
        <w:t xml:space="preserve"> = 2.</w:t>
      </w:r>
      <w:r w:rsidR="00797803">
        <w:t>4</w:t>
      </w:r>
      <w:r w:rsidR="00A6431E">
        <w:t>, p = 0.4</w:t>
      </w:r>
      <w:r w:rsidR="00797803">
        <w:t>25</w:t>
      </w:r>
      <w:r w:rsidR="00147BBD">
        <w:t xml:space="preserve">)(Fig. </w:t>
      </w:r>
      <w:r w:rsidR="00A6431E">
        <w:t>3B</w:t>
      </w:r>
      <w:r w:rsidR="00147BBD">
        <w:t>).</w:t>
      </w:r>
      <w:r w:rsidR="00147BBD" w:rsidRPr="00147BBD">
        <w:t xml:space="preserve"> </w:t>
      </w:r>
    </w:p>
    <w:p w14:paraId="71182BB6" w14:textId="66F6C182" w:rsidR="00513689" w:rsidRDefault="004A07BD" w:rsidP="001408E7">
      <w:pPr>
        <w:spacing w:line="480" w:lineRule="auto"/>
        <w:ind w:left="720"/>
      </w:pPr>
      <w:r>
        <w:rPr>
          <w:noProof/>
        </w:rPr>
        <w:drawing>
          <wp:inline distT="0" distB="0" distL="0" distR="0" wp14:anchorId="52CA15A9" wp14:editId="547D5370">
            <wp:extent cx="5943600" cy="24752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covariat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p>
    <w:p w14:paraId="5BCF5558" w14:textId="352A0E19" w:rsidR="00D80E4D" w:rsidRDefault="00513689" w:rsidP="001408E7">
      <w:pPr>
        <w:spacing w:line="480" w:lineRule="auto"/>
        <w:ind w:left="720"/>
      </w:pPr>
      <w:r>
        <w:t xml:space="preserve"> </w:t>
      </w:r>
      <w:r w:rsidR="002147BC">
        <w:t>Figure 3. Predicted effects of covariates from models including either lagged temperature or precipitation as predictors. P</w:t>
      </w:r>
      <w:r w:rsidR="00CF066A">
        <w:t xml:space="preserve">lots show </w:t>
      </w:r>
      <w:r w:rsidR="00DC18B8">
        <w:t>the effect</w:t>
      </w:r>
      <w:r w:rsidR="00BE5B6B">
        <w:t xml:space="preserve"> </w:t>
      </w:r>
      <w:r w:rsidR="00DC18B8">
        <w:t>of</w:t>
      </w:r>
      <w:r w:rsidR="00BE5B6B">
        <w:t xml:space="preserve"> </w:t>
      </w:r>
      <w:r w:rsidR="00DC18B8">
        <w:t>stem diameter (</w:t>
      </w:r>
      <w:r w:rsidR="002147BC">
        <w:t>A</w:t>
      </w:r>
      <w:r w:rsidR="00DC18B8">
        <w:t>)</w:t>
      </w:r>
      <w:r w:rsidR="002147BC">
        <w:t xml:space="preserve"> and number of days post-harvest (B)</w:t>
      </w:r>
      <w:r w:rsidR="00DC18B8">
        <w:t xml:space="preserve"> on shoot growth (cm/day). </w:t>
      </w:r>
      <w:r w:rsidR="002147BC">
        <w:t>Predicted effects of co-</w:t>
      </w:r>
      <w:r w:rsidR="002147BC">
        <w:lastRenderedPageBreak/>
        <w:t>variates differed only slightly between the two models.</w:t>
      </w:r>
      <w:r w:rsidR="004A07BD">
        <w:t xml:space="preserve"> The effect of days post-harvest is not statistically significant.</w:t>
      </w:r>
    </w:p>
    <w:p w14:paraId="36DB335E" w14:textId="77777777" w:rsidR="00DC18B8" w:rsidRDefault="00DC18B8" w:rsidP="001408E7">
      <w:pPr>
        <w:spacing w:line="480" w:lineRule="auto"/>
      </w:pPr>
    </w:p>
    <w:p w14:paraId="5A019E84" w14:textId="77777777" w:rsidR="000C5B05" w:rsidRDefault="000C5B05" w:rsidP="001408E7">
      <w:pPr>
        <w:spacing w:line="480" w:lineRule="auto"/>
      </w:pPr>
    </w:p>
    <w:p w14:paraId="692455DD" w14:textId="708190FB" w:rsidR="00494325" w:rsidRDefault="002D3E65" w:rsidP="00494325">
      <w:pPr>
        <w:spacing w:line="480" w:lineRule="auto"/>
        <w:ind w:firstLine="720"/>
      </w:pPr>
      <w:r>
        <w:t>For leafhopper densities, the precipitation model had the lower AIC than the temperature model (</w:t>
      </w:r>
      <w:proofErr w:type="spellStart"/>
      <w:r>
        <w:t>dAIC</w:t>
      </w:r>
      <w:proofErr w:type="spellEnd"/>
      <w:r>
        <w:t xml:space="preserve"> = </w:t>
      </w:r>
      <w:r w:rsidR="004A07BD">
        <w:t>16.9</w:t>
      </w:r>
      <w:r>
        <w:t xml:space="preserve">). </w:t>
      </w:r>
      <w:r w:rsidR="00494325">
        <w:t>Lagged precipitation had a significant effect on leafhopper density (</w:t>
      </w:r>
      <w:proofErr w:type="spellStart"/>
      <w:r w:rsidR="00494325">
        <w:t>edf</w:t>
      </w:r>
      <w:proofErr w:type="spellEnd"/>
      <w:r w:rsidR="00494325">
        <w:t xml:space="preserve"> = 10.</w:t>
      </w:r>
      <w:r w:rsidR="004A07BD">
        <w:t>3</w:t>
      </w:r>
      <w:r w:rsidR="00494325">
        <w:t xml:space="preserve">, p &lt; 0.001).  High precipitation had a positive effect on leafhopper densities (Figure 4A). </w:t>
      </w:r>
      <w:r w:rsidR="00404815">
        <w:t xml:space="preserve">The relationship between precipitation and leafhopper densities was essentially monotonic regardless of lag time with highest predicted densities at the highest observed precipitation (83.5 mm) and lower predicted densities at 0 mm precipitation. </w:t>
      </w:r>
      <w:r>
        <w:t xml:space="preserve">Unlike the effects of precipitation on shoot growth, the effects of precipitation on leafhopper densities remained strong </w:t>
      </w:r>
      <w:r w:rsidR="00404815">
        <w:t>between 1 and 14 days</w:t>
      </w:r>
      <w:r>
        <w:t xml:space="preserve"> of lag indicating delayed effects of precipitation on leafhopper densities</w:t>
      </w:r>
      <w:r w:rsidR="00404815">
        <w:t xml:space="preserve"> (Figure 4A)</w:t>
      </w:r>
      <w:r>
        <w:t>.</w:t>
      </w:r>
    </w:p>
    <w:p w14:paraId="2155FE14" w14:textId="078E3ED7" w:rsidR="002972C2" w:rsidRDefault="0029160F" w:rsidP="001408E7">
      <w:pPr>
        <w:spacing w:line="480" w:lineRule="auto"/>
        <w:ind w:firstLine="720"/>
      </w:pPr>
      <w:r>
        <w:t>Lagged temperature</w:t>
      </w:r>
      <w:r w:rsidR="002972C2">
        <w:t xml:space="preserve"> </w:t>
      </w:r>
      <w:r w:rsidR="00C25388">
        <w:t xml:space="preserve">also </w:t>
      </w:r>
      <w:r w:rsidR="002972C2">
        <w:t>had a significant effect on leafhopper density (</w:t>
      </w:r>
      <w:proofErr w:type="spellStart"/>
      <w:r w:rsidR="00C42410">
        <w:t>edf</w:t>
      </w:r>
      <w:proofErr w:type="spellEnd"/>
      <w:r w:rsidR="00C42410">
        <w:t xml:space="preserve"> = </w:t>
      </w:r>
      <w:r w:rsidR="004A07BD">
        <w:t>6.6</w:t>
      </w:r>
      <w:r w:rsidR="00C42410">
        <w:t>, p &lt; 0.001</w:t>
      </w:r>
      <w:r w:rsidR="002972C2">
        <w:t xml:space="preserve">). High temperatures had detrimental effects on leafhopper densities </w:t>
      </w:r>
      <w:r w:rsidR="00C25388">
        <w:t>especially at lag times of 5–1</w:t>
      </w:r>
      <w:r w:rsidR="00404815">
        <w:t>3</w:t>
      </w:r>
      <w:r w:rsidR="00C25388">
        <w:t xml:space="preserve"> days</w:t>
      </w:r>
      <w:r w:rsidR="00404815">
        <w:t xml:space="preserve"> </w:t>
      </w:r>
      <w:r>
        <w:t xml:space="preserve">(Fig. </w:t>
      </w:r>
      <w:r w:rsidR="00C25388">
        <w:t>4B</w:t>
      </w:r>
      <w:r w:rsidR="002972C2">
        <w:t xml:space="preserve">). </w:t>
      </w:r>
      <w:r w:rsidR="00404815">
        <w:t>Temperature had the strongest effects at 9 days of lag with the lowest recorded temperatures resulting in the highest predicted leafhopper density (</w:t>
      </w:r>
      <w:r w:rsidR="00C42410">
        <w:t>0.05 leafhoppers/leaf</w:t>
      </w:r>
      <w:r w:rsidR="00404815">
        <w:t xml:space="preserve"> at</w:t>
      </w:r>
      <w:r w:rsidR="002972C2">
        <w:t xml:space="preserve"> </w:t>
      </w:r>
      <w:r w:rsidR="00C42410">
        <w:t>20.15</w:t>
      </w:r>
      <w:r w:rsidR="002972C2">
        <w:t xml:space="preserve"> ºC</w:t>
      </w:r>
      <w:r w:rsidR="00404815">
        <w:t>)</w:t>
      </w:r>
      <w:r w:rsidR="00F60F3E">
        <w:t>.</w:t>
      </w:r>
      <w:r w:rsidR="00404815">
        <w:t xml:space="preserve">  At 9 days lag, predicted leafhopper density declines up to about 24 ºC, after which there is little effect of </w:t>
      </w:r>
      <w:proofErr w:type="spellStart"/>
      <w:r w:rsidR="00404815">
        <w:t>termperature</w:t>
      </w:r>
      <w:proofErr w:type="spellEnd"/>
      <w:r w:rsidR="00404815">
        <w:t xml:space="preserve"> </w:t>
      </w:r>
      <w:r>
        <w:t xml:space="preserve">(Fig. </w:t>
      </w:r>
      <w:r w:rsidR="00C25388">
        <w:t>4B</w:t>
      </w:r>
      <w:r>
        <w:t xml:space="preserve">). </w:t>
      </w:r>
      <w:r w:rsidR="00C25388">
        <w:t>In contrast to precipitation, there was little effect of temperature</w:t>
      </w:r>
      <w:r w:rsidR="00404815">
        <w:t xml:space="preserve"> on leafhopper density</w:t>
      </w:r>
      <w:r w:rsidR="00C25388">
        <w:t xml:space="preserve"> </w:t>
      </w:r>
      <w:r w:rsidR="00404815">
        <w:t>with 1 day of lag</w:t>
      </w:r>
      <w:r w:rsidR="00C25388">
        <w:t>.</w:t>
      </w:r>
    </w:p>
    <w:p w14:paraId="66A2A23E" w14:textId="553A1BF3" w:rsidR="002D3E65" w:rsidRDefault="002D3E65" w:rsidP="002D3E65">
      <w:pPr>
        <w:spacing w:line="480" w:lineRule="auto"/>
        <w:ind w:firstLine="720"/>
      </w:pPr>
      <w:r>
        <w:t xml:space="preserve">Number of days post-harvest had no significant effect on leafhopper density in both </w:t>
      </w:r>
      <w:r w:rsidR="00C25388">
        <w:t>the temperature and precipitation</w:t>
      </w:r>
      <w:r w:rsidR="006C6A22">
        <w:t xml:space="preserve"> </w:t>
      </w:r>
      <w:r>
        <w:t>models (</w:t>
      </w:r>
      <w:proofErr w:type="spellStart"/>
      <w:r>
        <w:t>edf</w:t>
      </w:r>
      <w:proofErr w:type="spellEnd"/>
      <w:r>
        <w:t xml:space="preserve"> = 0, p </w:t>
      </w:r>
      <w:r w:rsidR="004A07BD">
        <w:t>&gt; 0.5</w:t>
      </w:r>
      <w:r>
        <w:t>)</w:t>
      </w:r>
      <w:r w:rsidR="006C6A22">
        <w:t>.</w:t>
      </w:r>
    </w:p>
    <w:p w14:paraId="2E50A3A4" w14:textId="77777777" w:rsidR="002D3E65" w:rsidRDefault="002D3E65" w:rsidP="001408E7">
      <w:pPr>
        <w:spacing w:line="480" w:lineRule="auto"/>
        <w:ind w:firstLine="720"/>
      </w:pPr>
    </w:p>
    <w:p w14:paraId="52ED010B" w14:textId="694DD929" w:rsidR="00D80E4D" w:rsidRDefault="00D80E4D" w:rsidP="001408E7">
      <w:pPr>
        <w:spacing w:line="480" w:lineRule="auto"/>
      </w:pPr>
    </w:p>
    <w:p w14:paraId="226006DF" w14:textId="09D08A05" w:rsidR="005437E5" w:rsidRDefault="00C15FBA" w:rsidP="005437E5">
      <w:pPr>
        <w:spacing w:line="480" w:lineRule="auto"/>
      </w:pPr>
      <w:r>
        <w:rPr>
          <w:noProof/>
        </w:rPr>
        <w:drawing>
          <wp:inline distT="0" distB="0" distL="0" distR="0" wp14:anchorId="61339F1B" wp14:editId="0EC6C4B0">
            <wp:extent cx="5943600" cy="2475230"/>
            <wp:effectExtent l="0" t="0" r="0" b="127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crossba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p>
    <w:p w14:paraId="56BBAF41" w14:textId="26D05BD7" w:rsidR="000D4D46" w:rsidRDefault="000C5B05" w:rsidP="005437E5">
      <w:pPr>
        <w:spacing w:line="480" w:lineRule="auto"/>
        <w:ind w:left="720"/>
      </w:pPr>
      <w:r>
        <w:t xml:space="preserve">Figure </w:t>
      </w:r>
      <w:r w:rsidR="002147BC">
        <w:t>4</w:t>
      </w:r>
      <w:r>
        <w:t xml:space="preserve">. Partial effects plot for the lagged effect of </w:t>
      </w:r>
      <w:r w:rsidR="002147BC">
        <w:t>weather</w:t>
      </w:r>
      <w:r>
        <w:t xml:space="preserve"> on leafhopper density</w:t>
      </w:r>
      <w:r w:rsidR="002147BC">
        <w:t xml:space="preserve"> from models including (A) lagged precipitation as a predictor and (B) lagged temperature as a predictor. </w:t>
      </w:r>
      <w:r>
        <w:t xml:space="preserve">The highest leafhopper densities occurred when there were cool temperatures </w:t>
      </w:r>
      <w:r w:rsidR="005437E5">
        <w:t>9</w:t>
      </w:r>
      <w:r>
        <w:t xml:space="preserve">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5313E456" w:rsidR="0029160F" w:rsidRDefault="0029160F" w:rsidP="001408E7">
      <w:pPr>
        <w:spacing w:line="480" w:lineRule="auto"/>
        <w:ind w:firstLine="720"/>
      </w:pPr>
    </w:p>
    <w:p w14:paraId="1CAAACB0" w14:textId="00BCBD69" w:rsidR="006D7D16" w:rsidRDefault="00C67A19" w:rsidP="001408E7">
      <w:pPr>
        <w:pStyle w:val="Heading1"/>
        <w:spacing w:line="480" w:lineRule="auto"/>
      </w:pPr>
      <w:r>
        <w:t>Discussion</w:t>
      </w:r>
    </w:p>
    <w:p w14:paraId="1736040A" w14:textId="719DC30A" w:rsidR="008F4A80" w:rsidRDefault="008F4A80" w:rsidP="001408E7">
      <w:pPr>
        <w:spacing w:line="480" w:lineRule="auto"/>
        <w:ind w:firstLine="720"/>
      </w:pPr>
      <w:r>
        <w:t>TO READ:</w:t>
      </w:r>
    </w:p>
    <w:p w14:paraId="322CD60B" w14:textId="7DFD9850" w:rsidR="008F4A80" w:rsidRDefault="008F4A80" w:rsidP="001408E7">
      <w:pPr>
        <w:spacing w:line="480" w:lineRule="auto"/>
        <w:ind w:firstLine="720"/>
      </w:pPr>
      <w:r>
        <w:fldChar w:fldCharType="begin" w:fldLock="1"/>
      </w:r>
      <w:r w:rsidR="00581BC5">
        <w:instrText>ADDIN CSL_CITATION {"citationItems":[{"id":"ITEM-1","itemData":{"DOI":"10.1093/ee/14.3.349","ISSN":"0046-225X","author":[{"dropping-particle":"","family":"Hogg","given":"David B.","non-dropping-particle":"","parse-names":false,"suffix":""}],"container-title":"Environmental Entomology","id":"ITEM-1","issue":"3","issued":{"date-parts":[["1985","6","1"]]},"page":"349-355","publisher":"Oxford Academic","title":"Potato Leafhopper (Homoptera: Cicadellidae) Immature Development, Life Tables, and Population Dynamics under Fluctuating Temperature Regimes","type":"article-journal","volume":"14"},"uris":["http://www.mendeley.com/documents/?uuid=d3b9bb1a-4e9b-32f7-9ed3-a97b5148034c"]}],"mendeley":{"formattedCitation":"(Hogg, 1985)","plainTextFormattedCitation":"(Hogg, 1985)","previouslyFormattedCitation":"(Hogg, 1985)"},"properties":{"noteIndex":0},"schema":"https://github.com/citation-style-language/schema/raw/master/csl-citation.json"}</w:instrText>
      </w:r>
      <w:r>
        <w:fldChar w:fldCharType="separate"/>
      </w:r>
      <w:r w:rsidRPr="008F4A80">
        <w:rPr>
          <w:noProof/>
        </w:rPr>
        <w:t>(Hogg, 1985)</w:t>
      </w:r>
      <w:r>
        <w:fldChar w:fldCharType="end"/>
      </w:r>
      <w:r>
        <w:t xml:space="preserve"> (requested on ILL)</w:t>
      </w:r>
    </w:p>
    <w:p w14:paraId="29785A5E" w14:textId="07AD73B4" w:rsidR="00BB4DCC" w:rsidRDefault="000F46FD" w:rsidP="001408E7">
      <w:pPr>
        <w:spacing w:line="480" w:lineRule="auto"/>
        <w:ind w:firstLine="720"/>
      </w:pPr>
      <w:r>
        <w:lastRenderedPageBreak/>
        <w:t>We found contrasting effects of weather on tea shoot growth and leafhopper density</w:t>
      </w:r>
      <w:r w:rsidR="00847358">
        <w:t>.</w:t>
      </w:r>
      <w:r>
        <w:t xml:space="preserve">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t>
      </w:r>
      <w:r w:rsidR="006C6A22">
        <w:t>temperature</w:t>
      </w:r>
      <w:r w:rsidR="00BB4DCC">
        <w:t xml:space="preserve"> had </w:t>
      </w:r>
      <w:r w:rsidR="00847358">
        <w:t xml:space="preserve">only </w:t>
      </w:r>
      <w:r w:rsidR="00BB4DCC">
        <w:t>a delayed effect on leafhopper densities</w:t>
      </w:r>
      <w:r w:rsidR="006C6A22">
        <w:t>, and the effects of precipitation were both immediate and delayed</w:t>
      </w:r>
      <w:r w:rsidR="00BB4DCC">
        <w:t>.</w:t>
      </w:r>
    </w:p>
    <w:p w14:paraId="71455323" w14:textId="65A34966" w:rsidR="00DD4507" w:rsidRDefault="00BB4DCC" w:rsidP="001408E7">
      <w:pPr>
        <w:spacing w:line="480" w:lineRule="auto"/>
        <w:ind w:firstLine="720"/>
      </w:pPr>
      <w:r>
        <w:t>Warmer temperatures and low precipitation resulted in the fastest tea shoot growth</w:t>
      </w:r>
      <w:r w:rsidR="00847358">
        <w:t>, with precipitation having a stronger effect than temperature</w:t>
      </w:r>
      <w:r>
        <w:t xml:space="preserve">. </w:t>
      </w:r>
      <w:r w:rsidR="00DD4507">
        <w:t xml:space="preserve">While we did not measure photosynthetic activity or water stress in this experiment, these results </w:t>
      </w:r>
      <w:r w:rsidR="00446466">
        <w:t xml:space="preserve">suggest </w:t>
      </w:r>
      <w:r w:rsidR="00DD4507">
        <w:t xml:space="preserve">that tea plants in this experiment were not water limited.  </w:t>
      </w:r>
      <w:r w:rsidR="00847358">
        <w:t>Temperature and precipitation had high concurvity (analogous to collinearity), and</w:t>
      </w:r>
      <w:r w:rsidR="00DD4507">
        <w:t xml:space="preserve"> precipitation is likely a proxy for sunlight and photosynthetic activity</w:t>
      </w:r>
      <w:r w:rsidR="00847358">
        <w:t xml:space="preserve"> in this experiment</w:t>
      </w:r>
      <w:r w:rsidR="00DD4507">
        <w:t xml:space="preserve"> since high precipitation resulted in slower shoot growth. </w:t>
      </w:r>
      <w:r>
        <w:t xml:space="preserve">Responses to changes in temperature and precipitation by tea shoot growth were mostly immediate, as the relationship between growth and weather is strongest </w:t>
      </w:r>
      <w:r w:rsidR="00847358">
        <w:t>with only 1 day of lag.</w:t>
      </w:r>
    </w:p>
    <w:p w14:paraId="3280AE2D" w14:textId="40FD510B" w:rsidR="00AF261A" w:rsidRDefault="007E32EE" w:rsidP="00AF261A">
      <w:pPr>
        <w:spacing w:line="480" w:lineRule="auto"/>
        <w:ind w:firstLine="720"/>
      </w:pPr>
      <w:r>
        <w:t xml:space="preserve">Leafhopper density, on the other hand, </w:t>
      </w:r>
      <w:r w:rsidR="006C6A22">
        <w:t>increased</w:t>
      </w:r>
      <w:r>
        <w:t xml:space="preserve"> </w:t>
      </w:r>
      <w:r w:rsidR="006C6A22">
        <w:t>in</w:t>
      </w:r>
      <w:r>
        <w:t xml:space="preserve"> wet and cool conditions.  This </w:t>
      </w:r>
      <w:r w:rsidR="00BB4DCC">
        <w:t>suggests that</w:t>
      </w:r>
      <w:r>
        <w:t xml:space="preserve"> desiccation </w:t>
      </w:r>
      <w:r w:rsidR="00BB4DCC">
        <w:t>may be an important</w:t>
      </w:r>
      <w:r>
        <w:t xml:space="preserve"> source of mortality for </w:t>
      </w:r>
      <w:r w:rsidRPr="00EF4C04">
        <w:rPr>
          <w:i/>
          <w:iCs/>
        </w:rPr>
        <w:t>E. onukii</w:t>
      </w:r>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onukii </w:t>
      </w:r>
      <w:r w:rsidR="00DD4507">
        <w:t>densities in a field study in Shaanxi Province</w:t>
      </w:r>
      <w:r w:rsidR="00BB4DCC">
        <w:t xml:space="preserve">, although they also found that </w:t>
      </w:r>
      <w:commentRangeStart w:id="5"/>
      <w:commentRangeStart w:id="6"/>
      <w:r w:rsidR="00BB4DCC">
        <w:t xml:space="preserve">higher minimum temperatures </w:t>
      </w:r>
      <w:commentRangeEnd w:id="5"/>
      <w:r w:rsidR="00BB4DCC">
        <w:rPr>
          <w:rStyle w:val="CommentReference"/>
        </w:rPr>
        <w:commentReference w:id="5"/>
      </w:r>
      <w:commentRangeEnd w:id="6"/>
      <w:r w:rsidR="00732103">
        <w:rPr>
          <w:rStyle w:val="CommentReference"/>
        </w:rPr>
        <w:commentReference w:id="6"/>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w:t>
      </w:r>
      <w:r w:rsidR="00AF261A" w:rsidRPr="00AF261A">
        <w:t xml:space="preserve"> </w:t>
      </w:r>
    </w:p>
    <w:p w14:paraId="0E2CDE40" w14:textId="131C9682" w:rsidR="00D31D0F" w:rsidRDefault="007E32EE" w:rsidP="001408E7">
      <w:pPr>
        <w:spacing w:line="480" w:lineRule="auto"/>
        <w:ind w:firstLine="720"/>
      </w:pPr>
      <w:r>
        <w:t>The negative effects of warm and dry conditions on leafhopper densities were</w:t>
      </w:r>
      <w:r w:rsidR="00BB4DCC">
        <w:t xml:space="preserve"> delayed, having the strongest effect </w:t>
      </w:r>
      <w:r w:rsidR="00847358">
        <w:t>9</w:t>
      </w:r>
      <w:r w:rsidR="00BB4DCC">
        <w:t xml:space="preserve"> days prior to measurement</w:t>
      </w:r>
      <w:r>
        <w:t xml:space="preserve">. One possible explanation for this is </w:t>
      </w:r>
      <w:r>
        <w:lastRenderedPageBreak/>
        <w:t>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w:t>
      </w:r>
      <w:r w:rsidR="005D2AE2">
        <w:t xml:space="preserve"> </w:t>
      </w:r>
      <w:r w:rsidRPr="005D2AE2">
        <w:t>Mortality</w:t>
      </w:r>
      <w:r>
        <w:t xml:space="preserve">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proofErr w:type="spellStart"/>
      <w:r w:rsidR="00847358">
        <w:t>Reineke</w:t>
      </w:r>
      <w:proofErr w:type="spellEnd"/>
      <w:r w:rsidR="00847358">
        <w:t xml:space="preserve"> and Hauck </w:t>
      </w:r>
      <w:r w:rsidR="00847358">
        <w:fldChar w:fldCharType="begin" w:fldLock="1"/>
      </w:r>
      <w:r w:rsidR="00847358">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rsidR="00847358">
        <w:fldChar w:fldCharType="separate"/>
      </w:r>
      <w:r w:rsidR="00847358" w:rsidRPr="005D2AE2">
        <w:rPr>
          <w:noProof/>
        </w:rPr>
        <w:t>(2012)</w:t>
      </w:r>
      <w:r w:rsidR="00847358">
        <w:fldChar w:fldCharType="end"/>
      </w:r>
      <w:r w:rsidR="00847358">
        <w:t xml:space="preserve"> investigated development of a related leafhopper, </w:t>
      </w:r>
      <w:r w:rsidR="00847358">
        <w:rPr>
          <w:i/>
          <w:iCs/>
        </w:rPr>
        <w:t xml:space="preserve">Empoasca </w:t>
      </w:r>
      <w:r w:rsidR="00847358" w:rsidRPr="005D2AE2">
        <w:rPr>
          <w:i/>
          <w:iCs/>
        </w:rPr>
        <w:t>vitis</w:t>
      </w:r>
      <w:r w:rsidR="00847358">
        <w:t xml:space="preserve">, under laboratory conditions and found an average development time of 5.9 days from egg to second instar and 8.7 days from egg to third instar. If development times are similar for </w:t>
      </w:r>
      <w:r w:rsidR="00847358">
        <w:rPr>
          <w:i/>
          <w:iCs/>
        </w:rPr>
        <w:t>E. onukii</w:t>
      </w:r>
      <w:r w:rsidR="00847358">
        <w:t xml:space="preserve">, then a lag time of about 9 days could be explained by an effect of temperature on egg eclosion. </w:t>
      </w:r>
      <w:proofErr w:type="spellStart"/>
      <w:r w:rsidR="005D2AE2">
        <w:t>Reineke</w:t>
      </w:r>
      <w:proofErr w:type="spellEnd"/>
      <w:r w:rsidR="005D2AE2">
        <w:t xml:space="preserve"> and Hauck </w:t>
      </w:r>
      <w:r w:rsidR="005D2AE2">
        <w:fldChar w:fldCharType="begin" w:fldLock="1"/>
      </w:r>
      <w:r w:rsidR="003B4965">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rsidR="005D2AE2">
        <w:fldChar w:fldCharType="separate"/>
      </w:r>
      <w:r w:rsidR="005D2AE2" w:rsidRPr="005D2AE2">
        <w:rPr>
          <w:noProof/>
        </w:rPr>
        <w:t>(2012)</w:t>
      </w:r>
      <w:r w:rsidR="005D2AE2">
        <w:fldChar w:fldCharType="end"/>
      </w:r>
      <w:r w:rsidR="005D2AE2">
        <w:t xml:space="preserve"> also </w:t>
      </w:r>
      <w:r w:rsidR="00C43E68">
        <w:t xml:space="preserve">showed that first and second instar nymphs have lower optimum temperatures for development (17.55 and 15.55 ºC, respectively) than later instars which thrived at temperatures between 22.35 and 26.8 ºC </w:t>
      </w:r>
      <w:r w:rsidR="00C43E68">
        <w:fldChar w:fldCharType="begin" w:fldLock="1"/>
      </w:r>
      <w:r w:rsidR="00712230">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 xml:space="preserve">In addition, </w:t>
      </w:r>
      <w:r w:rsidR="006C6A22">
        <w:t>they</w:t>
      </w:r>
      <w:r w:rsidR="00777B62">
        <w:t xml:space="preserve"> </w:t>
      </w:r>
      <w:r w:rsidR="006C6A22">
        <w:t>found</w:t>
      </w:r>
      <w:r w:rsidR="00777B62">
        <w:t xml:space="preserve"> a strong decrease in egg hatching at temperatures above 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the day.</w:t>
      </w:r>
      <w:r w:rsidR="00CE5D86">
        <w:t xml:space="preserve"> The mean temperature in our study was 26.9º, although maximum daily temperatures were often above 28 ºC (Figure 1).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w:t>
      </w:r>
      <w:r w:rsidR="00D31D0F">
        <w:t xml:space="preserve">In addition, our methods are likely to be biased toward nymphs and underestimate adult population size </w:t>
      </w:r>
      <w:r w:rsidR="00D31D0F">
        <w:fldChar w:fldCharType="begin" w:fldLock="1"/>
      </w:r>
      <w:r w:rsidR="00581BC5">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uris":["http://www.mendeley.com/documents/?uuid=6e7cef55-dd34-4877-b24f-adbe52b372d1"]}],"mendeley":{"formattedCitation":"(Shi et al., 2015)","plainTextFormattedCitation":"(Shi et al., 2015)","previouslyFormattedCitation":"(Shi et al., 2015)"},"properties":{"noteIndex":0},"schema":"https://github.com/citation-style-language/schema/raw/master/csl-citation.json"}</w:instrText>
      </w:r>
      <w:r w:rsidR="00D31D0F">
        <w:fldChar w:fldCharType="separate"/>
      </w:r>
      <w:r w:rsidR="00D31D0F" w:rsidRPr="00D31D0F">
        <w:rPr>
          <w:noProof/>
        </w:rPr>
        <w:t>(Shi et al., 2015)</w:t>
      </w:r>
      <w:r w:rsidR="00D31D0F">
        <w:fldChar w:fldCharType="end"/>
      </w:r>
      <w:r w:rsidR="00D31D0F">
        <w:t xml:space="preserve">. It is possible that adverse weather conditions affect the oviposition rates of adult female leafhoppers resulting in a delayed effect on nymph densities. </w:t>
      </w:r>
      <w:r w:rsidR="00847358">
        <w:lastRenderedPageBreak/>
        <w:t xml:space="preserve">Future field studies that track abundances of </w:t>
      </w:r>
      <w:r w:rsidR="00847358">
        <w:rPr>
          <w:i/>
          <w:iCs/>
        </w:rPr>
        <w:t xml:space="preserve">E. onukii </w:t>
      </w:r>
      <w:r w:rsidR="00847358">
        <w:t>life stages separately might be able to infer the exact nature of these delayed effects.</w:t>
      </w:r>
    </w:p>
    <w:p w14:paraId="53B22787" w14:textId="0DF9D3DB" w:rsidR="00A4620D" w:rsidRDefault="00C23A60" w:rsidP="001408E7">
      <w:pPr>
        <w:spacing w:line="480" w:lineRule="auto"/>
        <w:ind w:firstLine="720"/>
      </w:pPr>
      <w:r>
        <w:t>Alternatively, the negative impact of high temperatures could be due to indirect effects. Arthropod predators or parasitoids are also sensitive to temperature</w:t>
      </w:r>
      <w:r w:rsidR="006D2182">
        <w:t xml:space="preserve"> </w:t>
      </w:r>
      <w:r w:rsidR="00397CE8">
        <w:t>and warmer temperatures may i</w:t>
      </w:r>
      <w:r w:rsidR="005D2AE2">
        <w:t xml:space="preserve">ncrease </w:t>
      </w:r>
      <w:r w:rsidR="00397CE8">
        <w:t xml:space="preserve">their population </w:t>
      </w:r>
      <w:r w:rsidR="005D2AE2">
        <w:t>and/</w:t>
      </w:r>
      <w:r w:rsidR="00397CE8">
        <w:t>o</w:t>
      </w:r>
      <w:r w:rsidR="005D2AE2">
        <w:t>r</w:t>
      </w:r>
      <w:r w:rsidR="00397CE8">
        <w:t xml:space="preserve"> </w:t>
      </w:r>
      <w:r w:rsidR="005D2AE2">
        <w:t xml:space="preserve">improve their </w:t>
      </w:r>
      <w:r w:rsidR="00397CE8">
        <w:t>prey searching efficiency</w:t>
      </w:r>
      <w:r>
        <w:t xml:space="preserve">.  Additionally, predators of leafhoppers rely on tea plant volatile organic compounds (VOCs) to find their prey </w:t>
      </w:r>
      <w:r>
        <w:fldChar w:fldCharType="begin" w:fldLock="1"/>
      </w:r>
      <w:r>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fldChar w:fldCharType="separate"/>
      </w:r>
      <w:r w:rsidRPr="00C23A60">
        <w:rPr>
          <w:noProof/>
        </w:rPr>
        <w:t>(Gao et al., 2004)</w:t>
      </w:r>
      <w:r>
        <w:fldChar w:fldCharType="end"/>
      </w:r>
      <w:r>
        <w:t xml:space="preserve"> and tea VOC profiles may be altered by climate </w:t>
      </w:r>
      <w:r>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fldChar w:fldCharType="separate"/>
      </w:r>
      <w:r w:rsidRPr="00C23A60">
        <w:rPr>
          <w:noProof/>
        </w:rPr>
        <w:t>(Kfoury et al., 2018, 2019; Kowalsick et al., 2014; Scott et al., 2019)</w:t>
      </w:r>
      <w:r>
        <w:fldChar w:fldCharType="end"/>
      </w:r>
      <w:r>
        <w:t>.</w:t>
      </w:r>
      <w:r w:rsidR="00397CE8">
        <w:t xml:space="preserve">  Because we did not census leafhopper predators or parasitoids in this study, we cannot disentangle biotic and abiotic effects on population densities.</w:t>
      </w:r>
    </w:p>
    <w:p w14:paraId="44413F97" w14:textId="27D2CCCB" w:rsidR="00B260C5" w:rsidRDefault="00B260C5" w:rsidP="00B260C5">
      <w:pPr>
        <w:spacing w:line="480" w:lineRule="auto"/>
        <w:ind w:firstLine="720"/>
      </w:pPr>
      <w:r>
        <w:t xml:space="preserve">For both shoot growth and leafhopper density, precipitation had a stronger effect than temperature.  Although mean temperatures are increasing globally, changes in precipitation are less predictable and more variable within seasons. Given our model, wetter conditions are likely to result in slower shoot growth and more leafhoppers while drier conditions would result in faster shoot growth and fewer leafhoppers. To cope with increasing variability in precipitation, tea farmers in Fujian province may benefit from switching from yield focused strategies during dry conditions to quality focused strategies during wetter conditions. For example, when leafhopper damage is too low, </w:t>
      </w:r>
      <w:proofErr w:type="spellStart"/>
      <w:r>
        <w:t>Shanfu</w:t>
      </w:r>
      <w:proofErr w:type="spellEnd"/>
      <w:r>
        <w:t xml:space="preserve"> Tea Company often plucks </w:t>
      </w:r>
      <w:r w:rsidR="00032892">
        <w:t xml:space="preserve">3–4 leaves and a bud and processes tea as Iron </w:t>
      </w:r>
      <w:proofErr w:type="spellStart"/>
      <w:r w:rsidR="00032892">
        <w:t>Godess</w:t>
      </w:r>
      <w:proofErr w:type="spellEnd"/>
      <w:r w:rsidR="00032892">
        <w:t xml:space="preserve"> of Mercy oolong, rather than plucking 2 leaves and a bud for Eastern Beauty oolong (</w:t>
      </w:r>
      <w:proofErr w:type="spellStart"/>
      <w:r w:rsidR="00032892">
        <w:t>Shanfu</w:t>
      </w:r>
      <w:proofErr w:type="spellEnd"/>
      <w:r w:rsidR="00032892">
        <w:t xml:space="preserve"> Tea Company, personal communication).</w:t>
      </w:r>
    </w:p>
    <w:p w14:paraId="5D073FB7" w14:textId="1C35F378" w:rsidR="00032892" w:rsidRDefault="00032892" w:rsidP="00032892">
      <w:pPr>
        <w:spacing w:line="480" w:lineRule="auto"/>
        <w:ind w:firstLine="720"/>
      </w:pPr>
      <w:r>
        <w:t xml:space="preserve">Because we asked that all harvests be processed as Eastern Beauty oolong, harvest was delayed for one of the two fields due to insufficient accumulation of leafhopper damage </w:t>
      </w:r>
      <w:r>
        <w:lastRenderedPageBreak/>
        <w:t>(</w:t>
      </w:r>
      <w:proofErr w:type="spellStart"/>
      <w:r>
        <w:t>Shanfu</w:t>
      </w:r>
      <w:proofErr w:type="spellEnd"/>
      <w:r>
        <w:t xml:space="preserve"> Tea Company, personal communication). This was the longest inter-harvest period (32 days) during the study, and it corresponded to a relatively low mean leafhopper density (0.047 leafhoppers/leaf). Interestingly however, this particular harvest period experienced higher than average precipitation (mean = 9.23 mm, median = 2 mm, 72% of days with some rain) and slightly cooler than average temperatures (26.13 ºC). A previous study showed that feeding damage by </w:t>
      </w:r>
      <w:r>
        <w:rPr>
          <w:i/>
          <w:iCs/>
        </w:rPr>
        <w:t>E. onukii</w:t>
      </w:r>
      <w:r>
        <w:t xml:space="preserve"> is not strongly correlated with </w:t>
      </w:r>
      <w:r>
        <w:rPr>
          <w:i/>
          <w:iCs/>
        </w:rPr>
        <w:t>E. onukii</w:t>
      </w:r>
      <w:r>
        <w:t xml:space="preserve"> density when densities are below 0.5 leafhoppers per leaf. Therefore, while cool wet conditions support higher leafhopper densities, they may not necessarily result in increased leafhopper feeding and damage that farm managers are hoping for (Chapter 4). </w:t>
      </w:r>
    </w:p>
    <w:p w14:paraId="4167F214" w14:textId="5CC9FC23" w:rsidR="000410AF" w:rsidRPr="00777B62" w:rsidRDefault="000410AF" w:rsidP="001408E7">
      <w:pPr>
        <w:spacing w:line="480" w:lineRule="auto"/>
        <w:ind w:firstLine="720"/>
      </w:pPr>
      <w:r>
        <w:t xml:space="preserve">It is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r w:rsidR="008E30AC">
        <w:t>(Chapter 4</w:t>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79C0593" w14:textId="5DF23140" w:rsidR="000B7B26" w:rsidRDefault="007E32EE" w:rsidP="00AF261A">
      <w:pPr>
        <w:spacing w:line="480" w:lineRule="auto"/>
        <w:ind w:firstLine="720"/>
      </w:pPr>
      <w:r>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rsidR="00AF261A">
        <w:t xml:space="preserve"> Tea Company</w:t>
      </w:r>
      <w:r>
        <w:t xml:space="preserve"> </w:t>
      </w:r>
      <w:r w:rsidR="00397CE8">
        <w:t>suggested</w:t>
      </w:r>
      <w:r>
        <w:t xml:space="preserve"> that harvesting may help control leafhopper densities </w:t>
      </w:r>
      <w:r w:rsidR="00397CE8">
        <w:t>by</w:t>
      </w:r>
      <w:r>
        <w:t xml:space="preserve"> </w:t>
      </w:r>
      <w:r w:rsidR="00C45F7E">
        <w:t xml:space="preserve">removing </w:t>
      </w:r>
      <w:r>
        <w:t>food sources</w:t>
      </w:r>
      <w:r w:rsidR="00397CE8">
        <w:t xml:space="preserve"> for leafhopper nymphs</w:t>
      </w:r>
      <w:r>
        <w:t xml:space="preserve"> and potentially eggs</w:t>
      </w:r>
      <w:r w:rsidR="00397CE8">
        <w:t xml:space="preserve"> which are laid under the epidermis of tea shoots</w:t>
      </w:r>
      <w:r w:rsidR="00865793">
        <w:t xml:space="preserve"> </w:t>
      </w:r>
      <w:r w:rsidR="00865793">
        <w:fldChar w:fldCharType="begin" w:fldLock="1"/>
      </w:r>
      <w:r w:rsidR="00712230">
        <w:instrText>ADDIN CSL_CITATION {"citationItems":[{"id":"ITEM-1","itemData":{"DOI":"10.1017/S000748531600064X","ISSN":"0007-4853","abstract":"Green leaf volatiles (GLVs) have been reported to play an important role in the host-locating behavior of several folivores that feed on angiosperms. However, next to nothing is known about how the green leafhopper, Empoasca vitis , chooses suitable host plants and whether it detects differing emission levels of GLV components among genetically different tea varieties. Here we found that the constitutive transcript level of the tea hydroperoxide lyase (HPL) gene CsiHPL1 , and the amounts of (Z)-3-hexenyl acetate and of total GLV components are significantly higher in tea varieties that are susceptible to E. vitis (Enbiao (EB) and Banzhuyuan (BZY)) than in varieties that are resistant to E. vitis (Changxingzisun (CX) and Juyan (JY)). Moreover, the results of a Y-tube olfactometer bioassay and an oviposition preference assay suggest that (Z)-3-hexenyl acetate and (Z)-3-hexenol offer host and oviposition cues for E. vitis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E. vitis.","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lt;i&gt;Empoasca vitis&lt;/i&gt;,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w:t>
      </w:r>
      <w:r w:rsidR="000410AF">
        <w:lastRenderedPageBreak/>
        <w:t xml:space="preserve">at </w:t>
      </w:r>
      <w:proofErr w:type="spellStart"/>
      <w:r w:rsidR="000410AF">
        <w:t>Shanfu</w:t>
      </w:r>
      <w:proofErr w:type="spellEnd"/>
      <w:r w:rsidR="000410AF">
        <w:t xml:space="preserve"> tea company, we harvested leafhopper eggs to rear a lab colony and eggs were often found below the second or third leaf of tea shoots and would not be removed by tea plucking (Scott, personal observation).</w:t>
      </w:r>
    </w:p>
    <w:p w14:paraId="684CDEC6" w14:textId="77777777" w:rsidR="00AF261A"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AF261A">
        <w:t xml:space="preserve"> Tea quality is determined primarily by the concentrations and composition of volatiles, catechins, methylxanthines, and amino acids.  In some tea cropping systems, metabolite blend can be more valuable than crop yield, resulting in farmers sacrificing yield to maximize quality in a number of ways, including allowing for some damage by </w:t>
      </w:r>
      <w:r w:rsidR="00AF261A">
        <w:rPr>
          <w:i/>
          <w:iCs/>
        </w:rPr>
        <w:t>E. onukii</w:t>
      </w:r>
      <w:r w:rsidR="00AF261A">
        <w:t xml:space="preserve"> </w:t>
      </w:r>
      <w:r w:rsidR="00AF261A">
        <w:fldChar w:fldCharType="begin" w:fldLock="1"/>
      </w:r>
      <w:r w:rsidR="00AF261A">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AF261A">
        <w:fldChar w:fldCharType="separate"/>
      </w:r>
      <w:r w:rsidR="00AF261A" w:rsidRPr="006D7D16">
        <w:rPr>
          <w:noProof/>
        </w:rPr>
        <w:t>(Ahmed et al., 2014; Cho et al., 2007; Saijo, 1980)</w:t>
      </w:r>
      <w:r w:rsidR="00AF261A">
        <w:fldChar w:fldCharType="end"/>
      </w:r>
      <w:r w:rsidR="00AF261A">
        <w:t>.</w:t>
      </w:r>
      <w:r>
        <w:t xml:space="preserve"> </w:t>
      </w:r>
      <w:r w:rsidR="00AF261A">
        <w:t>In fact, s</w:t>
      </w:r>
      <w:r>
        <w:t>low growth</w:t>
      </w:r>
      <w:r w:rsidR="00AF261A">
        <w:t xml:space="preserve"> in itself</w:t>
      </w:r>
      <w:r>
        <w:t xml:space="preserve"> can actually b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p>
    <w:p w14:paraId="134CABB1" w14:textId="77777777" w:rsidR="00AF261A" w:rsidRDefault="00EF4C04" w:rsidP="001408E7">
      <w:pPr>
        <w:spacing w:line="480" w:lineRule="auto"/>
        <w:ind w:firstLine="720"/>
      </w:pP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On the other hand, slow shoot growth and high 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E30AC">
        <w:t>Chapter 4</w:t>
      </w:r>
      <w:r w:rsidR="00865793">
        <w:t>).</w:t>
      </w:r>
    </w:p>
    <w:p w14:paraId="68C00B73" w14:textId="790918F8" w:rsidR="00756DFE" w:rsidRDefault="008970FA" w:rsidP="00032892">
      <w:pPr>
        <w:spacing w:line="480" w:lineRule="auto"/>
        <w:ind w:firstLine="720"/>
      </w:pPr>
      <w:r>
        <w:lastRenderedPageBreak/>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71223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eviously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actually promoted higher leafhopper densities in the 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insect interactions</w:t>
      </w:r>
      <w:r w:rsidR="00032892">
        <w:t>.</w:t>
      </w:r>
    </w:p>
    <w:p w14:paraId="6D0FCFB6" w14:textId="6EEBFC51" w:rsidR="00B44EC0" w:rsidRDefault="00B44EC0" w:rsidP="00B44EC0">
      <w:pPr>
        <w:pStyle w:val="Heading1"/>
      </w:pPr>
      <w:r>
        <w:t>Acknowledgments</w:t>
      </w:r>
    </w:p>
    <w:p w14:paraId="6E3B9F11" w14:textId="005241E5" w:rsidR="00B44EC0" w:rsidRDefault="00B44EC0" w:rsidP="00B44EC0"/>
    <w:p w14:paraId="0BBCEC13" w14:textId="6ED8104A" w:rsidR="00C6293C" w:rsidRPr="00054B03" w:rsidRDefault="00B44EC0" w:rsidP="00C6293C">
      <w:pPr>
        <w:spacing w:line="480" w:lineRule="auto"/>
        <w:ind w:firstLine="567"/>
        <w:rPr>
          <w:color w:val="000000" w:themeColor="text1"/>
        </w:rPr>
      </w:pPr>
      <w:r>
        <w:t xml:space="preserve">We thank the </w:t>
      </w:r>
      <w:proofErr w:type="spellStart"/>
      <w:r>
        <w:t>Shanfu</w:t>
      </w:r>
      <w:proofErr w:type="spellEnd"/>
      <w:r>
        <w:t xml:space="preserve"> Tea Company who generously allowed us to use their farm as a study side and provided lodging</w:t>
      </w:r>
      <w:r w:rsidR="00C6293C">
        <w:t xml:space="preserve">, food, and tea </w:t>
      </w:r>
      <w:r>
        <w:t xml:space="preserve">for researchers on site. We especially thank the general manager Mr. Liu and the manager Mr. Zeng. </w:t>
      </w:r>
      <w:r w:rsidR="00C6293C">
        <w:t xml:space="preserve">Dr. </w:t>
      </w:r>
      <w:proofErr w:type="spellStart"/>
      <w:r w:rsidR="00C6293C">
        <w:t>Qihong</w:t>
      </w:r>
      <w:proofErr w:type="spellEnd"/>
      <w:r w:rsidR="00C6293C">
        <w:t xml:space="preserve"> Du introduced us to the </w:t>
      </w:r>
      <w:proofErr w:type="spellStart"/>
      <w:r w:rsidR="00C6293C">
        <w:t>Shanfu</w:t>
      </w:r>
      <w:proofErr w:type="spellEnd"/>
      <w:r w:rsidR="00C6293C">
        <w:t xml:space="preserve"> Tea Company and helped arrange travel and lodging in </w:t>
      </w:r>
      <w:proofErr w:type="spellStart"/>
      <w:r w:rsidR="00C6293C">
        <w:t>Shaxian</w:t>
      </w:r>
      <w:proofErr w:type="spellEnd"/>
      <w:r w:rsidR="00C6293C">
        <w:t xml:space="preserve">. </w:t>
      </w:r>
      <w:r>
        <w:t xml:space="preserve">Gabriel Taylor </w:t>
      </w:r>
      <w:r w:rsidR="006F6E3C">
        <w:t>assisted</w:t>
      </w:r>
      <w:r>
        <w:t xml:space="preserve"> in data collection and data entry.</w:t>
      </w:r>
      <w:r w:rsidR="00C6293C">
        <w:t xml:space="preserve"> Collin E. Edwards advised us on implementing the distributed lag non-linear models.</w:t>
      </w:r>
      <w:r w:rsidR="006F6E3C">
        <w:t xml:space="preserve"> </w:t>
      </w:r>
      <w:r w:rsidR="00C6293C">
        <w:t>Funding was provided by</w:t>
      </w:r>
      <w:r w:rsidR="00C6293C" w:rsidRPr="00054B03">
        <w:rPr>
          <w:color w:val="000000" w:themeColor="text1"/>
        </w:rPr>
        <w:t xml:space="preserve"> NSF Grant </w:t>
      </w:r>
      <w:r w:rsidR="00C6293C" w:rsidRPr="00844E2C">
        <w:rPr>
          <w:rFonts w:ascii="Calibri" w:hAnsi="Calibri" w:cs="Calibri"/>
          <w:color w:val="000000" w:themeColor="text1"/>
        </w:rPr>
        <w:t>﻿</w:t>
      </w:r>
      <w:r w:rsidR="00C6293C" w:rsidRPr="00844E2C">
        <w:rPr>
          <w:color w:val="000000" w:themeColor="text1"/>
        </w:rPr>
        <w:t>BCS-1313775</w:t>
      </w:r>
      <w:r w:rsidR="00C6293C" w:rsidRPr="00054B03">
        <w:rPr>
          <w:color w:val="000000" w:themeColor="text1"/>
        </w:rPr>
        <w:t>, the Tufts Institute for the Environment fellowship</w:t>
      </w:r>
      <w:r w:rsidR="00C6293C">
        <w:rPr>
          <w:color w:val="000000" w:themeColor="text1"/>
        </w:rPr>
        <w:t xml:space="preserve">, </w:t>
      </w:r>
      <w:r w:rsidR="00C6293C" w:rsidRPr="00054B03">
        <w:rPr>
          <w:color w:val="000000" w:themeColor="text1"/>
        </w:rPr>
        <w:t xml:space="preserve">and </w:t>
      </w:r>
      <w:r w:rsidR="00C6293C" w:rsidRPr="00280594">
        <w:rPr>
          <w:color w:val="000000" w:themeColor="text1"/>
        </w:rPr>
        <w:t>the National Key R&amp;D Program of China (2017YFE0107500)</w:t>
      </w:r>
      <w:r w:rsidR="00C6293C">
        <w:rPr>
          <w:color w:val="000000" w:themeColor="text1"/>
        </w:rPr>
        <w:t>.</w:t>
      </w:r>
    </w:p>
    <w:p w14:paraId="6EB6A543" w14:textId="6EC9525C" w:rsidR="00B44EC0" w:rsidRPr="00B44EC0" w:rsidRDefault="00B44EC0" w:rsidP="00B44EC0"/>
    <w:p w14:paraId="0205B508" w14:textId="77777777" w:rsidR="00B44EC0" w:rsidRPr="00A4620D" w:rsidRDefault="00B44EC0" w:rsidP="00032892">
      <w:pPr>
        <w:spacing w:line="480" w:lineRule="auto"/>
        <w:ind w:firstLine="720"/>
      </w:pPr>
    </w:p>
    <w:p w14:paraId="52016683" w14:textId="5EBF4EBE" w:rsidR="006D7D16" w:rsidRDefault="006D7D16" w:rsidP="00032892">
      <w:pPr>
        <w:pStyle w:val="Heading1"/>
        <w:spacing w:line="480" w:lineRule="auto"/>
      </w:pPr>
      <w:r>
        <w:t>Works Cited</w:t>
      </w:r>
    </w:p>
    <w:p w14:paraId="52647123" w14:textId="7B63DFF9" w:rsidR="00A537AB" w:rsidRPr="00A537AB" w:rsidRDefault="006D7D16" w:rsidP="00A537AB">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A537AB" w:rsidRPr="00A537AB">
        <w:rPr>
          <w:rFonts w:ascii="Calibri" w:hAnsi="Calibri" w:cs="Calibri"/>
          <w:noProof/>
        </w:rPr>
        <w:t>Ahmed, S., Stepp, J. R., Orians, C. M., Griffin, T., Matyas, C., Robbat, A., et al. (2014). Effects of Extreme Climate Events on Tea (</w:t>
      </w:r>
      <w:r w:rsidR="00A537AB" w:rsidRPr="00A537AB">
        <w:rPr>
          <w:rFonts w:ascii="Calibri" w:hAnsi="Calibri" w:cs="Calibri"/>
          <w:i/>
          <w:iCs/>
          <w:noProof/>
        </w:rPr>
        <w:t>Camellia sinensis</w:t>
      </w:r>
      <w:r w:rsidR="00A537AB" w:rsidRPr="00A537AB">
        <w:rPr>
          <w:rFonts w:ascii="Calibri" w:hAnsi="Calibri" w:cs="Calibri"/>
          <w:noProof/>
        </w:rPr>
        <w:t xml:space="preserve">) Functional Quality Validate Indigenous </w:t>
      </w:r>
      <w:r w:rsidR="00A537AB" w:rsidRPr="00A537AB">
        <w:rPr>
          <w:rFonts w:ascii="Calibri" w:hAnsi="Calibri" w:cs="Calibri"/>
          <w:noProof/>
        </w:rPr>
        <w:lastRenderedPageBreak/>
        <w:t xml:space="preserve">Farmer Knowledge and Sensory Preferences in Tropical China. </w:t>
      </w:r>
      <w:r w:rsidR="00A537AB" w:rsidRPr="00A537AB">
        <w:rPr>
          <w:rFonts w:ascii="Calibri" w:hAnsi="Calibri" w:cs="Calibri"/>
          <w:i/>
          <w:iCs/>
          <w:noProof/>
        </w:rPr>
        <w:t>PLoS One</w:t>
      </w:r>
      <w:r w:rsidR="00A537AB" w:rsidRPr="00A537AB">
        <w:rPr>
          <w:rFonts w:ascii="Calibri" w:hAnsi="Calibri" w:cs="Calibri"/>
          <w:noProof/>
        </w:rPr>
        <w:t xml:space="preserve"> 9, e109126. doi:10.1371/journal.pone.0109126.</w:t>
      </w:r>
    </w:p>
    <w:p w14:paraId="7255300B"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ackus, E. A., Serrano, M. S., and Ranger, C. M. (2005). Mechanisms of Hopperburn: An Overview of Insect Taxonomy, Behavior, and Physiology. </w:t>
      </w:r>
      <w:r w:rsidRPr="00A537AB">
        <w:rPr>
          <w:rFonts w:ascii="Calibri" w:hAnsi="Calibri" w:cs="Calibri"/>
          <w:i/>
          <w:iCs/>
          <w:noProof/>
        </w:rPr>
        <w:t>Annu. Rev. Entomol.</w:t>
      </w:r>
      <w:r w:rsidRPr="00A537AB">
        <w:rPr>
          <w:rFonts w:ascii="Calibri" w:hAnsi="Calibri" w:cs="Calibri"/>
          <w:noProof/>
        </w:rPr>
        <w:t xml:space="preserve"> 50, 125–151. doi:10.1146/annurev.ento.49.061802.123310.</w:t>
      </w:r>
    </w:p>
    <w:p w14:paraId="4920F82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aker, M. B., Venugopal, P. D., and Lamp, W. O. (2015). Climate Change and Phenology: </w:t>
      </w:r>
      <w:r w:rsidRPr="00A537AB">
        <w:rPr>
          <w:rFonts w:ascii="Calibri" w:hAnsi="Calibri" w:cs="Calibri"/>
          <w:i/>
          <w:iCs/>
          <w:noProof/>
        </w:rPr>
        <w:t>Empoasca fabae</w:t>
      </w:r>
      <w:r w:rsidRPr="00A537AB">
        <w:rPr>
          <w:rFonts w:ascii="Calibri" w:hAnsi="Calibri" w:cs="Calibri"/>
          <w:noProof/>
        </w:rPr>
        <w:t xml:space="preserve"> (Hemiptera: Cicadellidae) Migration and Severity of Impact. </w:t>
      </w:r>
      <w:r w:rsidRPr="00A537AB">
        <w:rPr>
          <w:rFonts w:ascii="Calibri" w:hAnsi="Calibri" w:cs="Calibri"/>
          <w:i/>
          <w:iCs/>
          <w:noProof/>
        </w:rPr>
        <w:t>PLoS One</w:t>
      </w:r>
      <w:r w:rsidRPr="00A537AB">
        <w:rPr>
          <w:rFonts w:ascii="Calibri" w:hAnsi="Calibri" w:cs="Calibri"/>
          <w:noProof/>
        </w:rPr>
        <w:t xml:space="preserve"> 10, e0124915. doi:10.1371/journal.pone.0124915.</w:t>
      </w:r>
    </w:p>
    <w:p w14:paraId="10DCC83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A537AB">
        <w:rPr>
          <w:rFonts w:ascii="Calibri" w:hAnsi="Calibri" w:cs="Calibri"/>
          <w:i/>
          <w:iCs/>
          <w:noProof/>
        </w:rPr>
        <w:t>Glob. Chang. Biol.</w:t>
      </w:r>
      <w:r w:rsidRPr="00A537AB">
        <w:rPr>
          <w:rFonts w:ascii="Calibri" w:hAnsi="Calibri" w:cs="Calibri"/>
          <w:noProof/>
        </w:rPr>
        <w:t xml:space="preserve"> 8, 1–16. doi:10.1046/j.1365-2486.2002.00451.x.</w:t>
      </w:r>
    </w:p>
    <w:p w14:paraId="00F98382"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ebber, D. P., Ramotowski, M. A. T., and Gurr, S. J. (2013). Crop pests and pathogens move polewards in a warming world. </w:t>
      </w:r>
      <w:r w:rsidRPr="00A537AB">
        <w:rPr>
          <w:rFonts w:ascii="Calibri" w:hAnsi="Calibri" w:cs="Calibri"/>
          <w:i/>
          <w:iCs/>
          <w:noProof/>
        </w:rPr>
        <w:t>Nat. Clim. Chang.</w:t>
      </w:r>
      <w:r w:rsidRPr="00A537AB">
        <w:rPr>
          <w:rFonts w:ascii="Calibri" w:hAnsi="Calibri" w:cs="Calibri"/>
          <w:noProof/>
        </w:rPr>
        <w:t xml:space="preserve"> 3, 985–988. doi:10.1038/nclimate1990.</w:t>
      </w:r>
    </w:p>
    <w:p w14:paraId="7F36B51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eirne, B. P. (1970). EFFECTS OF PRECIPITATION ON CROP INSECTS. </w:t>
      </w:r>
      <w:r w:rsidRPr="00A537AB">
        <w:rPr>
          <w:rFonts w:ascii="Calibri" w:hAnsi="Calibri" w:cs="Calibri"/>
          <w:i/>
          <w:iCs/>
          <w:noProof/>
        </w:rPr>
        <w:t>Can. Entomol.</w:t>
      </w:r>
      <w:r w:rsidRPr="00A537AB">
        <w:rPr>
          <w:rFonts w:ascii="Calibri" w:hAnsi="Calibri" w:cs="Calibri"/>
          <w:noProof/>
        </w:rPr>
        <w:t xml:space="preserve"> 102, 1360–1373. doi:10.4039/Ent1021360-11.</w:t>
      </w:r>
    </w:p>
    <w:p w14:paraId="70CD38C5"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erggren, Å., Björkman, C., Bylund, H., and Ayres, M. P. (2009). The distribution and abundance of animal populations in a climate of uncertainty. </w:t>
      </w:r>
      <w:r w:rsidRPr="00A537AB">
        <w:rPr>
          <w:rFonts w:ascii="Calibri" w:hAnsi="Calibri" w:cs="Calibri"/>
          <w:i/>
          <w:iCs/>
          <w:noProof/>
        </w:rPr>
        <w:t>Oikos</w:t>
      </w:r>
      <w:r w:rsidRPr="00A537AB">
        <w:rPr>
          <w:rFonts w:ascii="Calibri" w:hAnsi="Calibri" w:cs="Calibri"/>
          <w:noProof/>
        </w:rPr>
        <w:t xml:space="preserve"> 118, 1121–1126. doi:10.1111/j.1600-0706.2009.17558.x.</w:t>
      </w:r>
    </w:p>
    <w:p w14:paraId="0C07E30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ujan, J., Yanoviak, S. P., and Kaspari, M. (2016). Desiccation resistance in tropical insects: causes and mechanisms underlying variability in a Panama ant community. </w:t>
      </w:r>
      <w:r w:rsidRPr="00A537AB">
        <w:rPr>
          <w:rFonts w:ascii="Calibri" w:hAnsi="Calibri" w:cs="Calibri"/>
          <w:i/>
          <w:iCs/>
          <w:noProof/>
        </w:rPr>
        <w:t>Ecol. Evol.</w:t>
      </w:r>
      <w:r w:rsidRPr="00A537AB">
        <w:rPr>
          <w:rFonts w:ascii="Calibri" w:hAnsi="Calibri" w:cs="Calibri"/>
          <w:noProof/>
        </w:rPr>
        <w:t xml:space="preserve"> 6, 6282–6291. doi:10.1002/ece3.2355.</w:t>
      </w:r>
    </w:p>
    <w:p w14:paraId="259CD743"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Cho, J.-Y., Mizutani, M., Shimizu, B., Kinoshita, T., Ogura, M., Tokoro, K., et al. (2007). Chemical </w:t>
      </w:r>
      <w:r w:rsidRPr="00A537AB">
        <w:rPr>
          <w:rFonts w:ascii="Calibri" w:hAnsi="Calibri" w:cs="Calibri"/>
          <w:noProof/>
        </w:rPr>
        <w:lastRenderedPageBreak/>
        <w:t xml:space="preserve">Profiling and Gene Expression Profiling during the Manufacturing Process of Taiwan Oolong Tea “Oriental Beauty.” </w:t>
      </w:r>
      <w:r w:rsidRPr="00A537AB">
        <w:rPr>
          <w:rFonts w:ascii="Calibri" w:hAnsi="Calibri" w:cs="Calibri"/>
          <w:i/>
          <w:iCs/>
          <w:noProof/>
        </w:rPr>
        <w:t>Biosci. Biotechnol. Biochem.</w:t>
      </w:r>
      <w:r w:rsidRPr="00A537AB">
        <w:rPr>
          <w:rFonts w:ascii="Calibri" w:hAnsi="Calibri" w:cs="Calibri"/>
          <w:noProof/>
        </w:rPr>
        <w:t xml:space="preserve"> 71, 1476–1486. doi:10.1271/bbb.60708.</w:t>
      </w:r>
    </w:p>
    <w:p w14:paraId="0CFAF1C5"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Cook, J., Oreskes, N., Doran, P. T., Anderegg, W. R. L., Verheggen, B., Maibach, E. W., et al. (2016). Consensus on consensus: A synthesis of consensus estimates on human-caused global warming. </w:t>
      </w:r>
      <w:r w:rsidRPr="00A537AB">
        <w:rPr>
          <w:rFonts w:ascii="Calibri" w:hAnsi="Calibri" w:cs="Calibri"/>
          <w:i/>
          <w:iCs/>
          <w:noProof/>
        </w:rPr>
        <w:t>Environ. Res. Lett.</w:t>
      </w:r>
      <w:r w:rsidRPr="00A537AB">
        <w:rPr>
          <w:rFonts w:ascii="Calibri" w:hAnsi="Calibri" w:cs="Calibri"/>
          <w:noProof/>
        </w:rPr>
        <w:t xml:space="preserve"> 11. doi:10.1088/1748-9326/11/4/048002.</w:t>
      </w:r>
    </w:p>
    <w:p w14:paraId="1219D089"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DeLucia, E. H., Nabity, P. D., Zavala, J. A., and Berenbaum, M. R. (2012). Climate change: Resetting plant-insect interactions. </w:t>
      </w:r>
      <w:r w:rsidRPr="00A537AB">
        <w:rPr>
          <w:rFonts w:ascii="Calibri" w:hAnsi="Calibri" w:cs="Calibri"/>
          <w:i/>
          <w:iCs/>
          <w:noProof/>
        </w:rPr>
        <w:t>Plant Physiol.</w:t>
      </w:r>
      <w:r w:rsidRPr="00A537AB">
        <w:rPr>
          <w:rFonts w:ascii="Calibri" w:hAnsi="Calibri" w:cs="Calibri"/>
          <w:noProof/>
        </w:rPr>
        <w:t xml:space="preserve"> 160, 1677–1685. doi:10.1104/pp.112.204750.</w:t>
      </w:r>
    </w:p>
    <w:p w14:paraId="0361D39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Deutsch, C. A., Tewksbury, J. J., Tigchelaar, M., Battisti, D. S., Merrill, S. C., Huey, R. B., et al. (2018). Increase in crop losses to insect pests in a warming climate. </w:t>
      </w:r>
      <w:r w:rsidRPr="00A537AB">
        <w:rPr>
          <w:rFonts w:ascii="Calibri" w:hAnsi="Calibri" w:cs="Calibri"/>
          <w:i/>
          <w:iCs/>
          <w:noProof/>
        </w:rPr>
        <w:t>Science (80-. ).</w:t>
      </w:r>
      <w:r w:rsidRPr="00A537AB">
        <w:rPr>
          <w:rFonts w:ascii="Calibri" w:hAnsi="Calibri" w:cs="Calibri"/>
          <w:noProof/>
        </w:rPr>
        <w:t xml:space="preserve"> 361, 916–919. doi:10.1126/science.aat3466.</w:t>
      </w:r>
    </w:p>
    <w:p w14:paraId="5AFE133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Espeset, A. E., Harrison, J. G., Shapiro, A. M., Nice, C. C., Thorne, J. H., Waetjen, D. P., et al. (2016). Understanding a migratory species in a changing world: climatic effects and demographic declines in the western monarch revealed by four decades of intensive monitoring. </w:t>
      </w:r>
      <w:r w:rsidRPr="00A537AB">
        <w:rPr>
          <w:rFonts w:ascii="Calibri" w:hAnsi="Calibri" w:cs="Calibri"/>
          <w:i/>
          <w:iCs/>
          <w:noProof/>
        </w:rPr>
        <w:t>Oecologia</w:t>
      </w:r>
      <w:r w:rsidRPr="00A537AB">
        <w:rPr>
          <w:rFonts w:ascii="Calibri" w:hAnsi="Calibri" w:cs="Calibri"/>
          <w:noProof/>
        </w:rPr>
        <w:t xml:space="preserve"> 181, 819–830. doi:10.1007/s00442-016-3600-y.</w:t>
      </w:r>
    </w:p>
    <w:p w14:paraId="60338E33"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Fu, J.-Y., Han, B.-Y., and Xiao, Q. (2014). Mitochondrial COI and 16sRNA Evidence for a Single Species Hypothesis of </w:t>
      </w:r>
      <w:r w:rsidRPr="00A537AB">
        <w:rPr>
          <w:rFonts w:ascii="Calibri" w:hAnsi="Calibri" w:cs="Calibri"/>
          <w:i/>
          <w:iCs/>
          <w:noProof/>
        </w:rPr>
        <w:t>E. vitis</w:t>
      </w:r>
      <w:r w:rsidRPr="00A537AB">
        <w:rPr>
          <w:rFonts w:ascii="Calibri" w:hAnsi="Calibri" w:cs="Calibri"/>
          <w:noProof/>
        </w:rPr>
        <w:t xml:space="preserve">, </w:t>
      </w:r>
      <w:r w:rsidRPr="00A537AB">
        <w:rPr>
          <w:rFonts w:ascii="Calibri" w:hAnsi="Calibri" w:cs="Calibri"/>
          <w:i/>
          <w:iCs/>
          <w:noProof/>
        </w:rPr>
        <w:t>J. formosana</w:t>
      </w:r>
      <w:r w:rsidRPr="00A537AB">
        <w:rPr>
          <w:rFonts w:ascii="Calibri" w:hAnsi="Calibri" w:cs="Calibri"/>
          <w:noProof/>
        </w:rPr>
        <w:t xml:space="preserve"> and </w:t>
      </w:r>
      <w:r w:rsidRPr="00A537AB">
        <w:rPr>
          <w:rFonts w:ascii="Calibri" w:hAnsi="Calibri" w:cs="Calibri"/>
          <w:i/>
          <w:iCs/>
          <w:noProof/>
        </w:rPr>
        <w:t>E. onukii</w:t>
      </w:r>
      <w:r w:rsidRPr="00A537AB">
        <w:rPr>
          <w:rFonts w:ascii="Calibri" w:hAnsi="Calibri" w:cs="Calibri"/>
          <w:noProof/>
        </w:rPr>
        <w:t xml:space="preserve"> in East Asia. </w:t>
      </w:r>
      <w:r w:rsidRPr="00A537AB">
        <w:rPr>
          <w:rFonts w:ascii="Calibri" w:hAnsi="Calibri" w:cs="Calibri"/>
          <w:i/>
          <w:iCs/>
          <w:noProof/>
        </w:rPr>
        <w:t>PLoS One</w:t>
      </w:r>
      <w:r w:rsidRPr="00A537AB">
        <w:rPr>
          <w:rFonts w:ascii="Calibri" w:hAnsi="Calibri" w:cs="Calibri"/>
          <w:noProof/>
        </w:rPr>
        <w:t xml:space="preserve"> 9, e115259. doi:10.1371/journal.pone.0115259.</w:t>
      </w:r>
    </w:p>
    <w:p w14:paraId="34E3325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ao, J., Zhao, D., and Chen, Z. (2004). Predatory function of </w:t>
      </w:r>
      <w:r w:rsidRPr="00A537AB">
        <w:rPr>
          <w:rFonts w:ascii="Calibri" w:hAnsi="Calibri" w:cs="Calibri"/>
          <w:i/>
          <w:iCs/>
          <w:noProof/>
        </w:rPr>
        <w:t>Evarcha albaria</w:t>
      </w:r>
      <w:r w:rsidRPr="00A537AB">
        <w:rPr>
          <w:rFonts w:ascii="Calibri" w:hAnsi="Calibri" w:cs="Calibri"/>
          <w:noProof/>
        </w:rPr>
        <w:t xml:space="preserve"> upon </w:t>
      </w:r>
      <w:r w:rsidRPr="00A537AB">
        <w:rPr>
          <w:rFonts w:ascii="Calibri" w:hAnsi="Calibri" w:cs="Calibri"/>
          <w:i/>
          <w:iCs/>
          <w:noProof/>
        </w:rPr>
        <w:t>Empoasca vitis</w:t>
      </w:r>
      <w:r w:rsidRPr="00A537AB">
        <w:rPr>
          <w:rFonts w:ascii="Calibri" w:hAnsi="Calibri" w:cs="Calibri"/>
          <w:noProof/>
        </w:rPr>
        <w:t xml:space="preserve">. </w:t>
      </w:r>
      <w:r w:rsidRPr="00A537AB">
        <w:rPr>
          <w:rFonts w:ascii="Calibri" w:hAnsi="Calibri" w:cs="Calibri"/>
          <w:i/>
          <w:iCs/>
          <w:noProof/>
        </w:rPr>
        <w:t>Chinese J. Trop. Crop.</w:t>
      </w:r>
    </w:p>
    <w:p w14:paraId="0B0EF818"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asparrini, A. (2011). Distributed Lag Linear and Non-Linear Models in R : The Package dlnm. </w:t>
      </w:r>
      <w:r w:rsidRPr="00A537AB">
        <w:rPr>
          <w:rFonts w:ascii="Calibri" w:hAnsi="Calibri" w:cs="Calibri"/>
          <w:i/>
          <w:iCs/>
          <w:noProof/>
        </w:rPr>
        <w:t xml:space="preserve">J. </w:t>
      </w:r>
      <w:r w:rsidRPr="00A537AB">
        <w:rPr>
          <w:rFonts w:ascii="Calibri" w:hAnsi="Calibri" w:cs="Calibri"/>
          <w:i/>
          <w:iCs/>
          <w:noProof/>
        </w:rPr>
        <w:lastRenderedPageBreak/>
        <w:t>Stat. Softw.</w:t>
      </w:r>
      <w:r w:rsidRPr="00A537AB">
        <w:rPr>
          <w:rFonts w:ascii="Calibri" w:hAnsi="Calibri" w:cs="Calibri"/>
          <w:noProof/>
        </w:rPr>
        <w:t xml:space="preserve"> 43, 2–20. doi:10.18637/jss.v043.i08.</w:t>
      </w:r>
    </w:p>
    <w:p w14:paraId="585064F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asparrini, A., Scheipl, F., Armstrong, B., and Kenward, M. G. (2017). A penalized framework for distributed lag non-linear models. </w:t>
      </w:r>
      <w:r w:rsidRPr="00A537AB">
        <w:rPr>
          <w:rFonts w:ascii="Calibri" w:hAnsi="Calibri" w:cs="Calibri"/>
          <w:i/>
          <w:iCs/>
          <w:noProof/>
        </w:rPr>
        <w:t>Biometrics</w:t>
      </w:r>
      <w:r w:rsidRPr="00A537AB">
        <w:rPr>
          <w:rFonts w:ascii="Calibri" w:hAnsi="Calibri" w:cs="Calibri"/>
          <w:noProof/>
        </w:rPr>
        <w:t xml:space="preserve"> 73, 938–948. doi:10.1111/biom.12645.</w:t>
      </w:r>
    </w:p>
    <w:p w14:paraId="1F3D628C"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oettel, M. S., and Glare, T. (2010). 11 Entomopathogenic Fungi and their Role in Regulation of Insect Populations. </w:t>
      </w:r>
      <w:r w:rsidRPr="00A537AB">
        <w:rPr>
          <w:rFonts w:ascii="Calibri" w:hAnsi="Calibri" w:cs="Calibri"/>
          <w:i/>
          <w:iCs/>
          <w:noProof/>
        </w:rPr>
        <w:t>Insect Control</w:t>
      </w:r>
      <w:r w:rsidRPr="00A537AB">
        <w:rPr>
          <w:rFonts w:ascii="Calibri" w:hAnsi="Calibri" w:cs="Calibri"/>
          <w:noProof/>
        </w:rPr>
        <w:t>.</w:t>
      </w:r>
    </w:p>
    <w:p w14:paraId="10FA450B"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Hazarika, L. K., Bhuyan, M., and Hazarika, B. N. (2009). Insect Pests of Tea and Their Management. </w:t>
      </w:r>
      <w:r w:rsidRPr="00A537AB">
        <w:rPr>
          <w:rFonts w:ascii="Calibri" w:hAnsi="Calibri" w:cs="Calibri"/>
          <w:i/>
          <w:iCs/>
          <w:noProof/>
        </w:rPr>
        <w:t>Annu. Rev. Entomol.</w:t>
      </w:r>
      <w:r w:rsidRPr="00A537AB">
        <w:rPr>
          <w:rFonts w:ascii="Calibri" w:hAnsi="Calibri" w:cs="Calibri"/>
          <w:noProof/>
        </w:rPr>
        <w:t xml:space="preserve"> 54, 267–284. doi:10.1146/annurev.ento.53.103106.093359.</w:t>
      </w:r>
    </w:p>
    <w:p w14:paraId="6C37629A"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Hoffman, G. D., Hogg, D. B., and Boush, G. M. (1990). The effect of plant-water stress on potato leafhopper, Empoasca fabae, egg developmental period and mortality. </w:t>
      </w:r>
      <w:r w:rsidRPr="00A537AB">
        <w:rPr>
          <w:rFonts w:ascii="Calibri" w:hAnsi="Calibri" w:cs="Calibri"/>
          <w:i/>
          <w:iCs/>
          <w:noProof/>
        </w:rPr>
        <w:t>Entomol. Exp. Appl.</w:t>
      </w:r>
      <w:r w:rsidRPr="00A537AB">
        <w:rPr>
          <w:rFonts w:ascii="Calibri" w:hAnsi="Calibri" w:cs="Calibri"/>
          <w:noProof/>
        </w:rPr>
        <w:t xml:space="preserve"> 57, 165–175. doi:10.1111/j.1570-7458.1990.tb01428.x.</w:t>
      </w:r>
    </w:p>
    <w:p w14:paraId="23CEA33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Hogg, D. B. (1985). Potato Leafhopper (Homoptera: Cicadellidae) Immature Development, Life Tables, and Population Dynamics under Fluctuating Temperature Regimes. </w:t>
      </w:r>
      <w:r w:rsidRPr="00A537AB">
        <w:rPr>
          <w:rFonts w:ascii="Calibri" w:hAnsi="Calibri" w:cs="Calibri"/>
          <w:i/>
          <w:iCs/>
          <w:noProof/>
        </w:rPr>
        <w:t>Environ. Entomol.</w:t>
      </w:r>
      <w:r w:rsidRPr="00A537AB">
        <w:rPr>
          <w:rFonts w:ascii="Calibri" w:hAnsi="Calibri" w:cs="Calibri"/>
          <w:noProof/>
        </w:rPr>
        <w:t xml:space="preserve"> 14, 349–355. doi:10.1093/ee/14.3.349.</w:t>
      </w:r>
    </w:p>
    <w:p w14:paraId="49580C6F"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IPCC (2007). Contribution of Working Group I to the Fourth Assessment Report of the Intergovernmental Panel on Climate Change, 2007. Cambridge, United Kingdom.</w:t>
      </w:r>
    </w:p>
    <w:p w14:paraId="51E1D28B"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IPCC (2014). Climate Change 2014: Impacts, Adaptation, and Vulnerability. Part A: Global and Sectoral Aspects. Contribution of Working Group II to the Fifth Assessment Report of the Intergovernmental Panel on Climate Change. Cambridge, United Kingdom.</w:t>
      </w:r>
    </w:p>
    <w:p w14:paraId="5F56FEA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Jin, S., Chen, Z. M., Backus, E. A., Sun, X. L., and Xiao, B. (2012). Characterization of EPG waveforms for the tea green leafhopper, </w:t>
      </w:r>
      <w:r w:rsidRPr="00A537AB">
        <w:rPr>
          <w:rFonts w:ascii="Calibri" w:hAnsi="Calibri" w:cs="Calibri"/>
          <w:i/>
          <w:iCs/>
          <w:noProof/>
        </w:rPr>
        <w:t>Empoasca vitis</w:t>
      </w:r>
      <w:r w:rsidRPr="00A537AB">
        <w:rPr>
          <w:rFonts w:ascii="Calibri" w:hAnsi="Calibri" w:cs="Calibri"/>
          <w:noProof/>
        </w:rPr>
        <w:t xml:space="preserve"> Göthe (Hemiptera: Cicadellidae), on tea plants and their correlation with stylet activities. </w:t>
      </w:r>
      <w:r w:rsidRPr="00A537AB">
        <w:rPr>
          <w:rFonts w:ascii="Calibri" w:hAnsi="Calibri" w:cs="Calibri"/>
          <w:i/>
          <w:iCs/>
          <w:noProof/>
        </w:rPr>
        <w:t>J. Insect Physiol.</w:t>
      </w:r>
      <w:r w:rsidRPr="00A537AB">
        <w:rPr>
          <w:rFonts w:ascii="Calibri" w:hAnsi="Calibri" w:cs="Calibri"/>
          <w:noProof/>
        </w:rPr>
        <w:t xml:space="preserve"> 58, 1235–1244. </w:t>
      </w:r>
      <w:r w:rsidRPr="00A537AB">
        <w:rPr>
          <w:rFonts w:ascii="Calibri" w:hAnsi="Calibri" w:cs="Calibri"/>
          <w:noProof/>
        </w:rPr>
        <w:lastRenderedPageBreak/>
        <w:t>doi:10.1016/j.jinsphys.2012.06.008.</w:t>
      </w:r>
    </w:p>
    <w:p w14:paraId="2773420D"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A537AB">
        <w:rPr>
          <w:rFonts w:ascii="Calibri" w:hAnsi="Calibri" w:cs="Calibri"/>
          <w:i/>
          <w:iCs/>
          <w:noProof/>
        </w:rPr>
        <w:t>Glob. Chang. Biol.</w:t>
      </w:r>
      <w:r w:rsidRPr="00A537AB">
        <w:rPr>
          <w:rFonts w:ascii="Calibri" w:hAnsi="Calibri" w:cs="Calibri"/>
          <w:noProof/>
        </w:rPr>
        <w:t>, 1–14. doi:10.1111/gcb.14959.</w:t>
      </w:r>
    </w:p>
    <w:p w14:paraId="0BB9C53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foury, N., Morimoto, J., Kern, A., Scott, E. R., Orians, C. M., Ahmed, S., et al. (2018). Striking changes in tea metabolites due to elevational effects. </w:t>
      </w:r>
      <w:r w:rsidRPr="00A537AB">
        <w:rPr>
          <w:rFonts w:ascii="Calibri" w:hAnsi="Calibri" w:cs="Calibri"/>
          <w:i/>
          <w:iCs/>
          <w:noProof/>
        </w:rPr>
        <w:t>Food Chem.</w:t>
      </w:r>
      <w:r w:rsidRPr="00A537AB">
        <w:rPr>
          <w:rFonts w:ascii="Calibri" w:hAnsi="Calibri" w:cs="Calibri"/>
          <w:noProof/>
        </w:rPr>
        <w:t xml:space="preserve"> 264, 334–341. doi:10.1016/j.foodchem.2018.05.040.</w:t>
      </w:r>
    </w:p>
    <w:p w14:paraId="70CF964F"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foury, N., Scott, E. R., Orians, C. M., Ahmed, S., Cash, S. B., Griffin, T., et al. (2019). Plant-Climate Interaction Effects: Changes in the Relative Distribution and Concentration of the Volatile Tea Leaf Metabolome in 2014–2016. </w:t>
      </w:r>
      <w:r w:rsidRPr="00A537AB">
        <w:rPr>
          <w:rFonts w:ascii="Calibri" w:hAnsi="Calibri" w:cs="Calibri"/>
          <w:i/>
          <w:iCs/>
          <w:noProof/>
        </w:rPr>
        <w:t>Front. Plant Sci.</w:t>
      </w:r>
      <w:r w:rsidRPr="00A537AB">
        <w:rPr>
          <w:rFonts w:ascii="Calibri" w:hAnsi="Calibri" w:cs="Calibri"/>
          <w:noProof/>
        </w:rPr>
        <w:t xml:space="preserve"> 10, 1518. doi:10.3389/fpls.2019.01518.</w:t>
      </w:r>
    </w:p>
    <w:p w14:paraId="66C651E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owalsick, A., Kfoury, N., Robbat, A., Ahmed, S., Orians, C., Griffin, T., et al. (2014). Metabolite profiling of </w:t>
      </w:r>
      <w:r w:rsidRPr="00A537AB">
        <w:rPr>
          <w:rFonts w:ascii="Calibri" w:hAnsi="Calibri" w:cs="Calibri"/>
          <w:i/>
          <w:iCs/>
          <w:noProof/>
        </w:rPr>
        <w:t>Camellia sinensis</w:t>
      </w:r>
      <w:r w:rsidRPr="00A537AB">
        <w:rPr>
          <w:rFonts w:ascii="Calibri" w:hAnsi="Calibri" w:cs="Calibri"/>
          <w:noProof/>
        </w:rPr>
        <w:t xml:space="preserve"> by automated sequential, multidimensional gas chromatography/mass spectrometry reveals strong monsoon effects on tea constituents. </w:t>
      </w:r>
      <w:r w:rsidRPr="00A537AB">
        <w:rPr>
          <w:rFonts w:ascii="Calibri" w:hAnsi="Calibri" w:cs="Calibri"/>
          <w:i/>
          <w:iCs/>
          <w:noProof/>
        </w:rPr>
        <w:t>J. Chromatogr. A</w:t>
      </w:r>
      <w:r w:rsidRPr="00A537AB">
        <w:rPr>
          <w:rFonts w:ascii="Calibri" w:hAnsi="Calibri" w:cs="Calibri"/>
          <w:noProof/>
        </w:rPr>
        <w:t xml:space="preserve"> 1370, 230–239. doi:10.1016/j.chroma.2014.10.058.</w:t>
      </w:r>
    </w:p>
    <w:p w14:paraId="6140F8D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Lou, W., Sun, S., Wu, L., and Sun, K. (2014). Effects of climate change on the economic output of the Longjing-43 tea tree, 1972–2013. </w:t>
      </w:r>
      <w:r w:rsidRPr="00A537AB">
        <w:rPr>
          <w:rFonts w:ascii="Calibri" w:hAnsi="Calibri" w:cs="Calibri"/>
          <w:i/>
          <w:iCs/>
          <w:noProof/>
        </w:rPr>
        <w:t>Int. J. Biometeorol.</w:t>
      </w:r>
      <w:r w:rsidRPr="00A537AB">
        <w:rPr>
          <w:rFonts w:ascii="Calibri" w:hAnsi="Calibri" w:cs="Calibri"/>
          <w:noProof/>
        </w:rPr>
        <w:t xml:space="preserve"> 59, 593–603. doi:10.1007/s00484-014-0873-x.</w:t>
      </w:r>
    </w:p>
    <w:p w14:paraId="1497157E"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A537AB">
        <w:rPr>
          <w:rFonts w:ascii="Calibri" w:hAnsi="Calibri" w:cs="Calibri"/>
          <w:i/>
          <w:iCs/>
          <w:noProof/>
        </w:rPr>
        <w:t>Nat. Commun.</w:t>
      </w:r>
      <w:r w:rsidRPr="00A537AB">
        <w:rPr>
          <w:rFonts w:ascii="Calibri" w:hAnsi="Calibri" w:cs="Calibri"/>
          <w:noProof/>
        </w:rPr>
        <w:t xml:space="preserve"> 10. doi:10.1038/s41467-019-12479-</w:t>
      </w:r>
      <w:r w:rsidRPr="00A537AB">
        <w:rPr>
          <w:rFonts w:ascii="Calibri" w:hAnsi="Calibri" w:cs="Calibri"/>
          <w:noProof/>
        </w:rPr>
        <w:lastRenderedPageBreak/>
        <w:t>w.</w:t>
      </w:r>
    </w:p>
    <w:p w14:paraId="03203DE5"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Mao, Y., Tan, R., Gong, Z., and Kuang, S. (2014). Relationships between population dynamics of </w:t>
      </w:r>
      <w:r w:rsidRPr="00A537AB">
        <w:rPr>
          <w:rFonts w:ascii="Calibri" w:hAnsi="Calibri" w:cs="Calibri"/>
          <w:i/>
          <w:iCs/>
          <w:noProof/>
        </w:rPr>
        <w:t>Empoasca vitis</w:t>
      </w:r>
      <w:r w:rsidRPr="00A537AB">
        <w:rPr>
          <w:rFonts w:ascii="Calibri" w:hAnsi="Calibri" w:cs="Calibri"/>
          <w:noProof/>
        </w:rPr>
        <w:t xml:space="preserve"> and meteorological factors in tea plantation. </w:t>
      </w:r>
      <w:r w:rsidRPr="00A537AB">
        <w:rPr>
          <w:rFonts w:ascii="Calibri" w:hAnsi="Calibri" w:cs="Calibri"/>
          <w:i/>
          <w:iCs/>
          <w:noProof/>
        </w:rPr>
        <w:t>Hubei Agric. Sci.</w:t>
      </w:r>
      <w:r w:rsidRPr="00A537AB">
        <w:rPr>
          <w:rFonts w:ascii="Calibri" w:hAnsi="Calibri" w:cs="Calibri"/>
          <w:noProof/>
        </w:rPr>
        <w:t xml:space="preserve"> 53. doi:10.14088/j.cnki.issn0439-8114.2014.24.032.</w:t>
      </w:r>
    </w:p>
    <w:p w14:paraId="06F339BC"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Meineke, E. K., Classen, A. T., Sanders, N. J., and Jonathan Davies, T. (2018). Herbarium specimens reveal increasing herbivory over the past century. </w:t>
      </w:r>
      <w:r w:rsidRPr="00A537AB">
        <w:rPr>
          <w:rFonts w:ascii="Calibri" w:hAnsi="Calibri" w:cs="Calibri"/>
          <w:i/>
          <w:iCs/>
          <w:noProof/>
        </w:rPr>
        <w:t>J. Ecol.</w:t>
      </w:r>
      <w:r w:rsidRPr="00A537AB">
        <w:rPr>
          <w:rFonts w:ascii="Calibri" w:hAnsi="Calibri" w:cs="Calibri"/>
          <w:noProof/>
        </w:rPr>
        <w:t>, 1–13. doi:10.1111/1365-2745.13057.</w:t>
      </w:r>
    </w:p>
    <w:p w14:paraId="3BFA95F9"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NOAA (2020). NOAA National Centers for Environmental Information, State of the Climate: Global Climate Report for Annual 2019.</w:t>
      </w:r>
    </w:p>
    <w:p w14:paraId="1758568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Porter, J. H., Parry, M. L., and Carter, T. R. (1991). The potential effects of climatic change on agricultural insect pests. </w:t>
      </w:r>
      <w:r w:rsidRPr="00A537AB">
        <w:rPr>
          <w:rFonts w:ascii="Calibri" w:hAnsi="Calibri" w:cs="Calibri"/>
          <w:i/>
          <w:iCs/>
          <w:noProof/>
        </w:rPr>
        <w:t>Agric. For. Meteorol.</w:t>
      </w:r>
      <w:r w:rsidRPr="00A537AB">
        <w:rPr>
          <w:rFonts w:ascii="Calibri" w:hAnsi="Calibri" w:cs="Calibri"/>
          <w:noProof/>
        </w:rPr>
        <w:t xml:space="preserve"> 57, 221–240. doi:10.1016/0168-1923(91)90088-8.</w:t>
      </w:r>
    </w:p>
    <w:p w14:paraId="32FC44DF"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Reineke, A., and Hauck, M. (2012). Larval development of </w:t>
      </w:r>
      <w:r w:rsidRPr="00A537AB">
        <w:rPr>
          <w:rFonts w:ascii="Calibri" w:hAnsi="Calibri" w:cs="Calibri"/>
          <w:i/>
          <w:iCs/>
          <w:noProof/>
        </w:rPr>
        <w:t>Empoasca vitis</w:t>
      </w:r>
      <w:r w:rsidRPr="00A537AB">
        <w:rPr>
          <w:rFonts w:ascii="Calibri" w:hAnsi="Calibri" w:cs="Calibri"/>
          <w:noProof/>
        </w:rPr>
        <w:t xml:space="preserve"> and </w:t>
      </w:r>
      <w:r w:rsidRPr="00A537AB">
        <w:rPr>
          <w:rFonts w:ascii="Calibri" w:hAnsi="Calibri" w:cs="Calibri"/>
          <w:i/>
          <w:iCs/>
          <w:noProof/>
        </w:rPr>
        <w:t>Edwardsiana rosae</w:t>
      </w:r>
      <w:r w:rsidRPr="00A537AB">
        <w:rPr>
          <w:rFonts w:ascii="Calibri" w:hAnsi="Calibri" w:cs="Calibri"/>
          <w:noProof/>
        </w:rPr>
        <w:t xml:space="preserve"> (Homoptera: Cicadellidae) at different temperatures on grapevine leaves. </w:t>
      </w:r>
      <w:r w:rsidRPr="00A537AB">
        <w:rPr>
          <w:rFonts w:ascii="Calibri" w:hAnsi="Calibri" w:cs="Calibri"/>
          <w:i/>
          <w:iCs/>
          <w:noProof/>
        </w:rPr>
        <w:t>J. Appl. Entomol.</w:t>
      </w:r>
      <w:r w:rsidRPr="00A537AB">
        <w:rPr>
          <w:rFonts w:ascii="Calibri" w:hAnsi="Calibri" w:cs="Calibri"/>
          <w:noProof/>
        </w:rPr>
        <w:t xml:space="preserve"> 136, 656–664. doi:10.1111/j.1439-0418.2011.01699.x.</w:t>
      </w:r>
    </w:p>
    <w:p w14:paraId="12EAF1F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Saijo, R. (1980). Effect of shade treatment on biosynthesis of catechins in tea plants. </w:t>
      </w:r>
      <w:r w:rsidRPr="00A537AB">
        <w:rPr>
          <w:rFonts w:ascii="Calibri" w:hAnsi="Calibri" w:cs="Calibri"/>
          <w:i/>
          <w:iCs/>
          <w:noProof/>
        </w:rPr>
        <w:t>Plant Cell Physiol.</w:t>
      </w:r>
      <w:r w:rsidRPr="00A537AB">
        <w:rPr>
          <w:rFonts w:ascii="Calibri" w:hAnsi="Calibri" w:cs="Calibri"/>
          <w:noProof/>
        </w:rPr>
        <w:t xml:space="preserve"> 21, 989–998. doi:10.1093/oxfordjournals.pcp.a076087.</w:t>
      </w:r>
    </w:p>
    <w:p w14:paraId="5A5120C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Scott, E. R., Li, X., Kfoury, N., Morimoto, J., Han, W.-Y., Ahmed, S., et al. (2019). Interactive effects of drought severity and simulated herbivory on tea (</w:t>
      </w:r>
      <w:r w:rsidRPr="00A537AB">
        <w:rPr>
          <w:rFonts w:ascii="Calibri" w:hAnsi="Calibri" w:cs="Calibri"/>
          <w:i/>
          <w:iCs/>
          <w:noProof/>
        </w:rPr>
        <w:t>Camellia sinensis</w:t>
      </w:r>
      <w:r w:rsidRPr="00A537AB">
        <w:rPr>
          <w:rFonts w:ascii="Calibri" w:hAnsi="Calibri" w:cs="Calibri"/>
          <w:noProof/>
        </w:rPr>
        <w:t xml:space="preserve">) volatile and non-volatile metabolites. </w:t>
      </w:r>
      <w:r w:rsidRPr="00A537AB">
        <w:rPr>
          <w:rFonts w:ascii="Calibri" w:hAnsi="Calibri" w:cs="Calibri"/>
          <w:i/>
          <w:iCs/>
          <w:noProof/>
        </w:rPr>
        <w:t>Environ. Exp. Bot.</w:t>
      </w:r>
      <w:r w:rsidRPr="00A537AB">
        <w:rPr>
          <w:rFonts w:ascii="Calibri" w:hAnsi="Calibri" w:cs="Calibri"/>
          <w:noProof/>
        </w:rPr>
        <w:t xml:space="preserve"> 157, 283–292. doi:10.1016/j.envexpbot.2018.10.025.</w:t>
      </w:r>
    </w:p>
    <w:p w14:paraId="7562D418"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Scott, E. R., and Orians, C. M. (2018). “Differential Changes in Tea Quality as Influenced by </w:t>
      </w:r>
      <w:r w:rsidRPr="00A537AB">
        <w:rPr>
          <w:rFonts w:ascii="Calibri" w:hAnsi="Calibri" w:cs="Calibri"/>
          <w:noProof/>
        </w:rPr>
        <w:lastRenderedPageBreak/>
        <w:t xml:space="preserve">Insect Herbivory,” in </w:t>
      </w:r>
      <w:r w:rsidRPr="00A537AB">
        <w:rPr>
          <w:rFonts w:ascii="Calibri" w:hAnsi="Calibri" w:cs="Calibri"/>
          <w:i/>
          <w:iCs/>
          <w:noProof/>
        </w:rPr>
        <w:t>Stress Physiology of Tea in the Face of Climate Change</w:t>
      </w:r>
      <w:r w:rsidRPr="00A537AB">
        <w:rPr>
          <w:rFonts w:ascii="Calibri" w:hAnsi="Calibri" w:cs="Calibri"/>
          <w:noProof/>
        </w:rPr>
        <w:t>, eds. W.-Y. Han, X. Li, and G. J. Ahammed (Singapore: Springer Singapore), 217–240. doi:10.1007/978-981-13-2140-5_10.</w:t>
      </w:r>
    </w:p>
    <w:p w14:paraId="6B6F9533"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Shi, L.-Q., Zeng, Z.-H., Huang, H.-S., Zhou, Y.-M., Vasseur, L., and You, M.-S. (2015). Identification of </w:t>
      </w:r>
      <w:r w:rsidRPr="00A537AB">
        <w:rPr>
          <w:rFonts w:ascii="Calibri" w:hAnsi="Calibri" w:cs="Calibri"/>
          <w:i/>
          <w:iCs/>
          <w:noProof/>
        </w:rPr>
        <w:t>Empoasca onukii</w:t>
      </w:r>
      <w:r w:rsidRPr="00A537AB">
        <w:rPr>
          <w:rFonts w:ascii="Calibri" w:hAnsi="Calibri" w:cs="Calibri"/>
          <w:noProof/>
        </w:rPr>
        <w:t xml:space="preserve"> (Hemiptera: Cicadellidae) and Monitoring of its Populations in the Tea Plantations of South China. </w:t>
      </w:r>
      <w:r w:rsidRPr="00A537AB">
        <w:rPr>
          <w:rFonts w:ascii="Calibri" w:hAnsi="Calibri" w:cs="Calibri"/>
          <w:i/>
          <w:iCs/>
          <w:noProof/>
        </w:rPr>
        <w:t>J. Econ. Entomol.</w:t>
      </w:r>
      <w:r w:rsidRPr="00A537AB">
        <w:rPr>
          <w:rFonts w:ascii="Calibri" w:hAnsi="Calibri" w:cs="Calibri"/>
          <w:noProof/>
        </w:rPr>
        <w:t xml:space="preserve"> 108, 1025–1033. doi:10.1093/jee/tov054.</w:t>
      </w:r>
    </w:p>
    <w:p w14:paraId="32BBC8BA"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Teller, B. J., Adler, P. B., Edwards, C. B., Hooker, G., and Ellner, S. P. (2016). Linking demography with drivers: Climate and competition. </w:t>
      </w:r>
      <w:r w:rsidRPr="00A537AB">
        <w:rPr>
          <w:rFonts w:ascii="Calibri" w:hAnsi="Calibri" w:cs="Calibri"/>
          <w:i/>
          <w:iCs/>
          <w:noProof/>
        </w:rPr>
        <w:t>Methods Ecol. Evol.</w:t>
      </w:r>
      <w:r w:rsidRPr="00A537AB">
        <w:rPr>
          <w:rFonts w:ascii="Calibri" w:hAnsi="Calibri" w:cs="Calibri"/>
          <w:noProof/>
        </w:rPr>
        <w:t xml:space="preserve"> 7, 171–183. doi:10.1111/2041-210X.12486.</w:t>
      </w:r>
    </w:p>
    <w:p w14:paraId="6910638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Tobin, P. C., Nagarkatti, S., Loeb, G., and Saunders, M. C. (2008). Historical and projected interactions between climate change and insect voltinism in a multivoltine species. </w:t>
      </w:r>
      <w:r w:rsidRPr="00A537AB">
        <w:rPr>
          <w:rFonts w:ascii="Calibri" w:hAnsi="Calibri" w:cs="Calibri"/>
          <w:i/>
          <w:iCs/>
          <w:noProof/>
        </w:rPr>
        <w:t>Glob. Chang. Biol.</w:t>
      </w:r>
      <w:r w:rsidRPr="00A537AB">
        <w:rPr>
          <w:rFonts w:ascii="Calibri" w:hAnsi="Calibri" w:cs="Calibri"/>
          <w:noProof/>
        </w:rPr>
        <w:t xml:space="preserve"> 14, 951–957. doi:10.1111/j.1365-2486.2008.01561.x.</w:t>
      </w:r>
    </w:p>
    <w:p w14:paraId="34C64732"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Wood, S. N. (2008). Fast stable direct fitting and smoothness selection for generalized additive models. </w:t>
      </w:r>
      <w:r w:rsidRPr="00A537AB">
        <w:rPr>
          <w:rFonts w:ascii="Calibri" w:hAnsi="Calibri" w:cs="Calibri"/>
          <w:i/>
          <w:iCs/>
          <w:noProof/>
        </w:rPr>
        <w:t>J. R. Stat. Soc. Ser. B Stat. Methodol.</w:t>
      </w:r>
      <w:r w:rsidRPr="00A537AB">
        <w:rPr>
          <w:rFonts w:ascii="Calibri" w:hAnsi="Calibri" w:cs="Calibri"/>
          <w:noProof/>
        </w:rPr>
        <w:t xml:space="preserve"> 70, 495–518. doi:10.1111/j.1467-9868.2007.00646.x.</w:t>
      </w:r>
    </w:p>
    <w:p w14:paraId="35A6224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Wood, S. N. (2017). </w:t>
      </w:r>
      <w:r w:rsidRPr="00A537AB">
        <w:rPr>
          <w:rFonts w:ascii="Calibri" w:hAnsi="Calibri" w:cs="Calibri"/>
          <w:i/>
          <w:iCs/>
          <w:noProof/>
        </w:rPr>
        <w:t>Generalized Additive Models: An Introduction with R</w:t>
      </w:r>
      <w:r w:rsidRPr="00A537AB">
        <w:rPr>
          <w:rFonts w:ascii="Calibri" w:hAnsi="Calibri" w:cs="Calibri"/>
          <w:noProof/>
        </w:rPr>
        <w:t>. Chapman and Hall/CRC.</w:t>
      </w:r>
    </w:p>
    <w:p w14:paraId="417CF05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Xin, Z.-J., Li, X.-W., Bian, L., and Sun, X.-L. (2017). Tea green leafhopper, </w:t>
      </w:r>
      <w:r w:rsidRPr="00A537AB">
        <w:rPr>
          <w:rFonts w:ascii="Calibri" w:hAnsi="Calibri" w:cs="Calibri"/>
          <w:i/>
          <w:iCs/>
          <w:noProof/>
        </w:rPr>
        <w:t>Empoasca vitis</w:t>
      </w:r>
      <w:r w:rsidRPr="00A537AB">
        <w:rPr>
          <w:rFonts w:ascii="Calibri" w:hAnsi="Calibri" w:cs="Calibri"/>
          <w:noProof/>
        </w:rPr>
        <w:t xml:space="preserve">, chooses suitable host plants by detecting the emission level of (3Z)-hexenyl acetate. </w:t>
      </w:r>
      <w:r w:rsidRPr="00A537AB">
        <w:rPr>
          <w:rFonts w:ascii="Calibri" w:hAnsi="Calibri" w:cs="Calibri"/>
          <w:i/>
          <w:iCs/>
          <w:noProof/>
        </w:rPr>
        <w:t>Bull. Entomol. Res.</w:t>
      </w:r>
      <w:r w:rsidRPr="00A537AB">
        <w:rPr>
          <w:rFonts w:ascii="Calibri" w:hAnsi="Calibri" w:cs="Calibri"/>
          <w:noProof/>
        </w:rPr>
        <w:t xml:space="preserve"> 107, 77–84. doi:10.1017/S000748531600064X.</w:t>
      </w:r>
    </w:p>
    <w:p w14:paraId="711CA2C0"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Zeng, L., Watanabe, N., and Yang, Z. (2019). Understanding the biosyntheses and stress response mechanisms of aroma compounds in tea (</w:t>
      </w:r>
      <w:r w:rsidRPr="00A537AB">
        <w:rPr>
          <w:rFonts w:ascii="Calibri" w:hAnsi="Calibri" w:cs="Calibri"/>
          <w:i/>
          <w:iCs/>
          <w:noProof/>
        </w:rPr>
        <w:t>Camellia sinensis</w:t>
      </w:r>
      <w:r w:rsidRPr="00A537AB">
        <w:rPr>
          <w:rFonts w:ascii="Calibri" w:hAnsi="Calibri" w:cs="Calibri"/>
          <w:noProof/>
        </w:rPr>
        <w:t xml:space="preserve">) to safely and </w:t>
      </w:r>
      <w:r w:rsidRPr="00A537AB">
        <w:rPr>
          <w:rFonts w:ascii="Calibri" w:hAnsi="Calibri" w:cs="Calibri"/>
          <w:noProof/>
        </w:rPr>
        <w:lastRenderedPageBreak/>
        <w:t xml:space="preserve">effectively improve tea aroma. </w:t>
      </w:r>
      <w:r w:rsidRPr="00A537AB">
        <w:rPr>
          <w:rFonts w:ascii="Calibri" w:hAnsi="Calibri" w:cs="Calibri"/>
          <w:i/>
          <w:iCs/>
          <w:noProof/>
        </w:rPr>
        <w:t>Crit. Rev. Food Sci. Nutr.</w:t>
      </w:r>
      <w:r w:rsidRPr="00A537AB">
        <w:rPr>
          <w:rFonts w:ascii="Calibri" w:hAnsi="Calibri" w:cs="Calibri"/>
          <w:noProof/>
        </w:rPr>
        <w:t xml:space="preserve"> 59, 2321–2334. doi:10.1080/10408398.2018.1506907.</w:t>
      </w:r>
    </w:p>
    <w:p w14:paraId="5184053D" w14:textId="4670A279" w:rsidR="006D7D16" w:rsidRDefault="006D7D16" w:rsidP="00A537AB">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20-03-14T19:20:00Z" w:initials="SER">
    <w:p w14:paraId="58A3569F" w14:textId="54FD6C66" w:rsidR="00B44EC0" w:rsidRDefault="00B44EC0">
      <w:pPr>
        <w:pStyle w:val="CommentText"/>
      </w:pPr>
      <w:r>
        <w:rPr>
          <w:rStyle w:val="CommentReference"/>
        </w:rPr>
        <w:annotationRef/>
      </w:r>
      <w:r>
        <w:t xml:space="preserve"> </w:t>
      </w:r>
      <w:proofErr w:type="spellStart"/>
      <w:r>
        <w:t>Reineke</w:t>
      </w:r>
      <w:proofErr w:type="spellEnd"/>
      <w:r>
        <w:t xml:space="preserve"> and Hauk found about 17 days for development time of E. vitis at 25ºC daytime temps.  This actually would make more sense, but I lose so much data if I do a </w:t>
      </w:r>
      <w:proofErr w:type="gramStart"/>
      <w:r>
        <w:t>20 day</w:t>
      </w:r>
      <w:proofErr w:type="gramEnd"/>
      <w:r>
        <w:t xml:space="preserve"> lag.  Need more weather data.</w:t>
      </w:r>
    </w:p>
  </w:comment>
  <w:comment w:id="1" w:author="Scott, Eric R." w:date="2020-03-17T16:53:00Z" w:initials="SER">
    <w:p w14:paraId="2734F133" w14:textId="6354EF64" w:rsidR="00B44EC0" w:rsidRDefault="00B44EC0">
      <w:pPr>
        <w:pStyle w:val="CommentText"/>
      </w:pPr>
      <w:r>
        <w:rPr>
          <w:rStyle w:val="CommentReference"/>
        </w:rPr>
        <w:annotationRef/>
      </w:r>
      <w:r>
        <w:rPr>
          <w:rStyle w:val="CommentReference"/>
        </w:rPr>
        <w:t>Appendix???</w:t>
      </w:r>
    </w:p>
  </w:comment>
  <w:comment w:id="2" w:author="Scott, Eric R." w:date="2020-04-01T17:45:00Z" w:initials="SER">
    <w:p w14:paraId="01CCD8AC" w14:textId="6ADCF8BE" w:rsidR="001741F9" w:rsidRDefault="001741F9">
      <w:pPr>
        <w:pStyle w:val="CommentText"/>
      </w:pPr>
      <w:r>
        <w:rPr>
          <w:rStyle w:val="CommentReference"/>
        </w:rPr>
        <w:annotationRef/>
      </w:r>
      <w:r>
        <w:t xml:space="preserve">Include model and model output (p-values) from version with observer as fixed effect in supplemental.  </w:t>
      </w:r>
      <w:r>
        <w:t xml:space="preserve">Here, mention that results did not differ (significance of fixed effects) when observer was treated as a fixed effect. </w:t>
      </w:r>
      <w:bookmarkStart w:id="3" w:name="_GoBack"/>
      <w:bookmarkEnd w:id="3"/>
    </w:p>
  </w:comment>
  <w:comment w:id="4" w:author="Scott, Eric R." w:date="2020-03-13T15:28:00Z" w:initials="SER">
    <w:p w14:paraId="69A763F9" w14:textId="21D80572" w:rsidR="00B44EC0" w:rsidRDefault="00B44EC0">
      <w:pPr>
        <w:pStyle w:val="CommentText"/>
      </w:pPr>
      <w:r>
        <w:rPr>
          <w:rStyle w:val="CommentReference"/>
        </w:rPr>
        <w:annotationRef/>
      </w:r>
      <w:r>
        <w:t>Field A was facing north east and received more morning sunlight, so could be just an artifact of counting in the morning.</w:t>
      </w:r>
    </w:p>
  </w:comment>
  <w:comment w:id="5" w:author="Scott, Eric R." w:date="2020-02-28T10:24:00Z" w:initials="SER">
    <w:p w14:paraId="5D5EB1C0" w14:textId="7E7DB88C" w:rsidR="00B44EC0" w:rsidRDefault="00B44EC0" w:rsidP="00BB4DCC">
      <w:pPr>
        <w:pStyle w:val="CommentText"/>
      </w:pPr>
      <w:r>
        <w:rPr>
          <w:rStyle w:val="CommentReference"/>
        </w:rPr>
        <w:annotationRef/>
      </w:r>
      <w:r>
        <w:t>I do have data for daily min, max, and mean temperature.  Actually, from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6" w:author="Collin Edwards" w:date="2020-03-04T12:49:00Z" w:initials="CE">
    <w:p w14:paraId="15D3D083" w14:textId="17E93E80" w:rsidR="00B44EC0" w:rsidRDefault="00B44EC0">
      <w:pPr>
        <w:pStyle w:val="CommentText"/>
      </w:pPr>
      <w:r>
        <w:rPr>
          <w:rStyle w:val="CommentReference"/>
        </w:rPr>
        <w:annotationRef/>
      </w:r>
      <w:r>
        <w:t xml:space="preserve">I think at least sometimes night temperatures are </w:t>
      </w:r>
      <w:proofErr w:type="gramStart"/>
      <w:r>
        <w:t>ignored?</w:t>
      </w:r>
      <w:proofErr w:type="gramEnd"/>
      <w:r>
        <w:t xml:space="preserve"> Do you see better model fit when averaging only the daytime tem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3569F" w15:done="0"/>
  <w15:commentEx w15:paraId="2734F133" w15:done="0"/>
  <w15:commentEx w15:paraId="01CCD8AC" w15:done="0"/>
  <w15:commentEx w15:paraId="69A763F9" w15:done="0"/>
  <w15:commentEx w15:paraId="5D5EB1C0" w15:done="0"/>
  <w15:commentEx w15:paraId="15D3D083" w15:paraIdParent="5D5EB1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3569F" w16cid:durableId="2217AD17"/>
  <w16cid:commentId w16cid:paraId="2734F133" w16cid:durableId="221B7F11"/>
  <w16cid:commentId w16cid:paraId="01CCD8AC" w16cid:durableId="222F51C3"/>
  <w16cid:commentId w16cid:paraId="69A763F9" w16cid:durableId="22162522"/>
  <w16cid:commentId w16cid:paraId="5D5EB1C0" w16cid:durableId="220368E6"/>
  <w16cid:commentId w16cid:paraId="15D3D083" w16cid:durableId="220A49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rson w15:author="Collin Edwards">
    <w15:presenceInfo w15:providerId="Windows Live" w15:userId="4d9ee2704197a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32892"/>
    <w:rsid w:val="000410AF"/>
    <w:rsid w:val="00063EE0"/>
    <w:rsid w:val="000B7B26"/>
    <w:rsid w:val="000C5B05"/>
    <w:rsid w:val="000C61BD"/>
    <w:rsid w:val="000C7467"/>
    <w:rsid w:val="000D4D46"/>
    <w:rsid w:val="000F46FD"/>
    <w:rsid w:val="000F4814"/>
    <w:rsid w:val="001408E7"/>
    <w:rsid w:val="00147BBD"/>
    <w:rsid w:val="00163DE0"/>
    <w:rsid w:val="001741F9"/>
    <w:rsid w:val="001850A8"/>
    <w:rsid w:val="00187372"/>
    <w:rsid w:val="00193D55"/>
    <w:rsid w:val="001A5434"/>
    <w:rsid w:val="001B32FF"/>
    <w:rsid w:val="001C67A8"/>
    <w:rsid w:val="001F4A99"/>
    <w:rsid w:val="00214479"/>
    <w:rsid w:val="002147BC"/>
    <w:rsid w:val="002176A5"/>
    <w:rsid w:val="0022628E"/>
    <w:rsid w:val="00240042"/>
    <w:rsid w:val="0024343D"/>
    <w:rsid w:val="0025273A"/>
    <w:rsid w:val="002647C7"/>
    <w:rsid w:val="00272011"/>
    <w:rsid w:val="00280266"/>
    <w:rsid w:val="0029160F"/>
    <w:rsid w:val="002920B0"/>
    <w:rsid w:val="002972C2"/>
    <w:rsid w:val="002A38B0"/>
    <w:rsid w:val="002B67FA"/>
    <w:rsid w:val="002C1DCA"/>
    <w:rsid w:val="002D34EC"/>
    <w:rsid w:val="002D3E65"/>
    <w:rsid w:val="002F0F7B"/>
    <w:rsid w:val="002F3098"/>
    <w:rsid w:val="002F62B0"/>
    <w:rsid w:val="00310381"/>
    <w:rsid w:val="003236BB"/>
    <w:rsid w:val="00323E3E"/>
    <w:rsid w:val="00342AB6"/>
    <w:rsid w:val="00343B4B"/>
    <w:rsid w:val="00355907"/>
    <w:rsid w:val="00360094"/>
    <w:rsid w:val="00364056"/>
    <w:rsid w:val="0039074E"/>
    <w:rsid w:val="00397CE8"/>
    <w:rsid w:val="003A563E"/>
    <w:rsid w:val="003B4965"/>
    <w:rsid w:val="003B7CA8"/>
    <w:rsid w:val="004022A1"/>
    <w:rsid w:val="00404815"/>
    <w:rsid w:val="004057C3"/>
    <w:rsid w:val="004107BB"/>
    <w:rsid w:val="00432FBA"/>
    <w:rsid w:val="00446466"/>
    <w:rsid w:val="0045163F"/>
    <w:rsid w:val="004614A5"/>
    <w:rsid w:val="00464C81"/>
    <w:rsid w:val="0047102B"/>
    <w:rsid w:val="00494325"/>
    <w:rsid w:val="004A07BD"/>
    <w:rsid w:val="004A75B4"/>
    <w:rsid w:val="004B269D"/>
    <w:rsid w:val="00513689"/>
    <w:rsid w:val="005432BF"/>
    <w:rsid w:val="005437E5"/>
    <w:rsid w:val="00577511"/>
    <w:rsid w:val="00581BC5"/>
    <w:rsid w:val="005859AC"/>
    <w:rsid w:val="00591741"/>
    <w:rsid w:val="005D2AE2"/>
    <w:rsid w:val="005F723A"/>
    <w:rsid w:val="00626C64"/>
    <w:rsid w:val="00630D1D"/>
    <w:rsid w:val="00633DAF"/>
    <w:rsid w:val="006516B6"/>
    <w:rsid w:val="00672EC5"/>
    <w:rsid w:val="00683D63"/>
    <w:rsid w:val="006872B9"/>
    <w:rsid w:val="006A1948"/>
    <w:rsid w:val="006A3347"/>
    <w:rsid w:val="006B744C"/>
    <w:rsid w:val="006C6A22"/>
    <w:rsid w:val="006D2182"/>
    <w:rsid w:val="006D7D16"/>
    <w:rsid w:val="006F6E3C"/>
    <w:rsid w:val="007008A3"/>
    <w:rsid w:val="00712230"/>
    <w:rsid w:val="007241F5"/>
    <w:rsid w:val="00727FD8"/>
    <w:rsid w:val="00732103"/>
    <w:rsid w:val="007538FC"/>
    <w:rsid w:val="00756DFE"/>
    <w:rsid w:val="00777B62"/>
    <w:rsid w:val="00797803"/>
    <w:rsid w:val="007B3496"/>
    <w:rsid w:val="007C5A66"/>
    <w:rsid w:val="007D038F"/>
    <w:rsid w:val="007D6618"/>
    <w:rsid w:val="007E32EE"/>
    <w:rsid w:val="007E655A"/>
    <w:rsid w:val="00802138"/>
    <w:rsid w:val="008100C7"/>
    <w:rsid w:val="008113F0"/>
    <w:rsid w:val="00830D0A"/>
    <w:rsid w:val="00847358"/>
    <w:rsid w:val="00852157"/>
    <w:rsid w:val="00865793"/>
    <w:rsid w:val="00885BC6"/>
    <w:rsid w:val="00892350"/>
    <w:rsid w:val="008970FA"/>
    <w:rsid w:val="008B0692"/>
    <w:rsid w:val="008B3B5E"/>
    <w:rsid w:val="008C32EB"/>
    <w:rsid w:val="008E2EDD"/>
    <w:rsid w:val="008E30AC"/>
    <w:rsid w:val="008F3486"/>
    <w:rsid w:val="008F4A80"/>
    <w:rsid w:val="00904EF8"/>
    <w:rsid w:val="0093062A"/>
    <w:rsid w:val="009623BC"/>
    <w:rsid w:val="0097246E"/>
    <w:rsid w:val="009824AF"/>
    <w:rsid w:val="009A2F4A"/>
    <w:rsid w:val="009C1C5F"/>
    <w:rsid w:val="009F406F"/>
    <w:rsid w:val="00A12923"/>
    <w:rsid w:val="00A34FA8"/>
    <w:rsid w:val="00A4620D"/>
    <w:rsid w:val="00A46A04"/>
    <w:rsid w:val="00A50E23"/>
    <w:rsid w:val="00A537AB"/>
    <w:rsid w:val="00A6431E"/>
    <w:rsid w:val="00A7169B"/>
    <w:rsid w:val="00A952DC"/>
    <w:rsid w:val="00AF261A"/>
    <w:rsid w:val="00B12939"/>
    <w:rsid w:val="00B260C5"/>
    <w:rsid w:val="00B30B6E"/>
    <w:rsid w:val="00B37D72"/>
    <w:rsid w:val="00B44EC0"/>
    <w:rsid w:val="00B510E9"/>
    <w:rsid w:val="00B551C6"/>
    <w:rsid w:val="00B62BB9"/>
    <w:rsid w:val="00B70D84"/>
    <w:rsid w:val="00B84CA8"/>
    <w:rsid w:val="00BA1AA0"/>
    <w:rsid w:val="00BA60CF"/>
    <w:rsid w:val="00BB4DCC"/>
    <w:rsid w:val="00BB50CC"/>
    <w:rsid w:val="00BC0C54"/>
    <w:rsid w:val="00BD6EC0"/>
    <w:rsid w:val="00BE5B6B"/>
    <w:rsid w:val="00BF336D"/>
    <w:rsid w:val="00BF57AD"/>
    <w:rsid w:val="00C017A9"/>
    <w:rsid w:val="00C03051"/>
    <w:rsid w:val="00C15FBA"/>
    <w:rsid w:val="00C1723C"/>
    <w:rsid w:val="00C23A60"/>
    <w:rsid w:val="00C25388"/>
    <w:rsid w:val="00C42410"/>
    <w:rsid w:val="00C43E68"/>
    <w:rsid w:val="00C45F7E"/>
    <w:rsid w:val="00C52A40"/>
    <w:rsid w:val="00C6293C"/>
    <w:rsid w:val="00C67A19"/>
    <w:rsid w:val="00C772A4"/>
    <w:rsid w:val="00C814F4"/>
    <w:rsid w:val="00C82FF4"/>
    <w:rsid w:val="00CB15D5"/>
    <w:rsid w:val="00CB2E64"/>
    <w:rsid w:val="00CD1ABB"/>
    <w:rsid w:val="00CD20AE"/>
    <w:rsid w:val="00CE2845"/>
    <w:rsid w:val="00CE5D86"/>
    <w:rsid w:val="00CF066A"/>
    <w:rsid w:val="00D0778B"/>
    <w:rsid w:val="00D111E1"/>
    <w:rsid w:val="00D31D0F"/>
    <w:rsid w:val="00D42E0C"/>
    <w:rsid w:val="00D57425"/>
    <w:rsid w:val="00D72111"/>
    <w:rsid w:val="00D80E4D"/>
    <w:rsid w:val="00D84830"/>
    <w:rsid w:val="00DB0BFC"/>
    <w:rsid w:val="00DB4538"/>
    <w:rsid w:val="00DC1332"/>
    <w:rsid w:val="00DC18B8"/>
    <w:rsid w:val="00DD19C6"/>
    <w:rsid w:val="00DD4507"/>
    <w:rsid w:val="00DE60DD"/>
    <w:rsid w:val="00DF3B1C"/>
    <w:rsid w:val="00E643C2"/>
    <w:rsid w:val="00EA0438"/>
    <w:rsid w:val="00EC3709"/>
    <w:rsid w:val="00EF4C04"/>
    <w:rsid w:val="00F03406"/>
    <w:rsid w:val="00F249F1"/>
    <w:rsid w:val="00F40312"/>
    <w:rsid w:val="00F518D4"/>
    <w:rsid w:val="00F60F3E"/>
    <w:rsid w:val="00F616CA"/>
    <w:rsid w:val="00F648BC"/>
    <w:rsid w:val="00FA3FDF"/>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 w:type="paragraph" w:styleId="Revision">
    <w:name w:val="Revision"/>
    <w:hidden/>
    <w:uiPriority w:val="99"/>
    <w:semiHidden/>
    <w:rsid w:val="00BB5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2D8B8-7F64-8B49-9CC7-9B9617E13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28</Pages>
  <Words>33656</Words>
  <Characters>191845</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23</cp:revision>
  <dcterms:created xsi:type="dcterms:W3CDTF">2020-03-04T17:33:00Z</dcterms:created>
  <dcterms:modified xsi:type="dcterms:W3CDTF">2020-04-0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